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D6D65C3" w:rsidR="0084205B" w:rsidRDefault="0084205B" w:rsidP="008B4B4A">
      <w:pPr>
        <w:pStyle w:val="Title"/>
        <w:spacing w:after="0" w:line="276" w:lineRule="auto"/>
        <w:jc w:val="both"/>
      </w:pPr>
      <w:bookmarkStart w:id="0" w:name="_Hlk2088139"/>
      <w:del w:id="1" w:author="mkapur" w:date="2019-09-23T13:09:00Z">
        <w:r w:rsidDel="00157DD3">
          <w:delText>Data</w:delText>
        </w:r>
      </w:del>
      <w:del w:id="2" w:author="mkapur" w:date="2019-09-23T09:57:00Z">
        <w:r w:rsidDel="006D2A7D">
          <w:delText xml:space="preserve"> </w:delText>
        </w:r>
      </w:del>
      <w:del w:id="3" w:author="mkapur" w:date="2019-09-23T13:09:00Z">
        <w:r w:rsidDel="00157DD3">
          <w:delText>driven approach reveals oceanographic</w:delText>
        </w:r>
      </w:del>
      <w:ins w:id="4" w:author="mkapur" w:date="2019-09-23T13:09:00Z">
        <w:r w:rsidR="00157DD3">
          <w:t>Oceanographic</w:t>
        </w:r>
      </w:ins>
      <w:r>
        <w:t xml:space="preserve"> features delineate growth zonation in </w:t>
      </w:r>
      <w:del w:id="5" w:author="mkapur" w:date="2019-09-23T13:09:00Z">
        <w:r w:rsidR="00AB4FA7" w:rsidDel="00157DD3">
          <w:delText>northeast</w:delText>
        </w:r>
        <w:r w:rsidDel="00157DD3">
          <w:delText xml:space="preserve"> </w:delText>
        </w:r>
      </w:del>
      <w:ins w:id="6" w:author="mkapur" w:date="2019-09-23T13:09:00Z">
        <w:r w:rsidR="00157DD3">
          <w:t xml:space="preserve">Northeast </w:t>
        </w:r>
      </w:ins>
      <w:del w:id="7" w:author="mkapur" w:date="2019-09-23T13:09:00Z">
        <w:r w:rsidDel="00157DD3">
          <w:delText xml:space="preserve">pacific </w:delText>
        </w:r>
      </w:del>
      <w:ins w:id="8" w:author="mkapur" w:date="2019-09-23T13:09:00Z">
        <w:r w:rsidR="00157DD3">
          <w:t xml:space="preserve">Pacific </w:t>
        </w:r>
      </w:ins>
      <w:r>
        <w:t>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458547CE"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w:t>
      </w:r>
      <w:del w:id="9" w:author="mkapur" w:date="2019-09-23T08:34:00Z">
        <w:r w:rsidR="00857677" w:rsidRPr="00B82719" w:rsidDel="00F978C8">
          <w:rPr>
            <w:sz w:val="20"/>
            <w:szCs w:val="20"/>
          </w:rPr>
          <w:delText xml:space="preserve"> AK </w:delText>
        </w:r>
      </w:del>
      <w:ins w:id="10" w:author="mkapur" w:date="2019-09-23T08:34:00Z">
        <w:r w:rsidR="00F978C8">
          <w:rPr>
            <w:sz w:val="20"/>
            <w:szCs w:val="20"/>
          </w:rPr>
          <w:t xml:space="preserve"> Alaska</w:t>
        </w:r>
      </w:ins>
      <w:r w:rsidR="00857677" w:rsidRPr="00B82719">
        <w:rPr>
          <w:sz w:val="20"/>
          <w:szCs w:val="20"/>
        </w:rPr>
        <w:t>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04637A6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w:t>
      </w:r>
      <w:del w:id="11" w:author="mkapur" w:date="2019-09-23T13:17:00Z">
        <w:r w:rsidDel="00B03260">
          <w:rPr>
            <w:rFonts w:cstheme="minorHAnsi"/>
          </w:rPr>
          <w:delText>data-driven</w:delText>
        </w:r>
      </w:del>
      <w:ins w:id="12" w:author="mkapur" w:date="2019-09-23T13:17:00Z">
        <w:r w:rsidR="00B03260">
          <w:rPr>
            <w:rFonts w:cstheme="minorHAnsi"/>
          </w:rPr>
          <w:t>model-based</w:t>
        </w:r>
      </w:ins>
      <w:r>
        <w:rPr>
          <w:rFonts w:cstheme="minorHAnsi"/>
        </w:rPr>
        <w:t xml:space="preserve">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xml:space="preserve">, and then apply it to survey data for Northeast </w:t>
      </w:r>
      <w:del w:id="13" w:author="mkapur" w:date="2019-09-23T13:10:00Z">
        <w:r w:rsidDel="00495DB8">
          <w:rPr>
            <w:rFonts w:cstheme="minorHAnsi"/>
            <w:iCs/>
          </w:rPr>
          <w:delText>(</w:delText>
        </w:r>
      </w:del>
      <w:del w:id="14" w:author="mkapur" w:date="2019-09-23T13:09:00Z">
        <w:r w:rsidDel="00495DB8">
          <w:rPr>
            <w:rFonts w:cstheme="minorHAnsi"/>
            <w:iCs/>
          </w:rPr>
          <w:delText>NE</w:delText>
        </w:r>
      </w:del>
      <w:del w:id="15" w:author="mkapur" w:date="2019-09-23T13:10:00Z">
        <w:r w:rsidDel="00495DB8">
          <w:rPr>
            <w:rFonts w:cstheme="minorHAnsi"/>
            <w:iCs/>
          </w:rPr>
          <w:delText xml:space="preserve">) </w:delText>
        </w:r>
      </w:del>
      <w:r>
        <w:rPr>
          <w:rFonts w:cstheme="minorHAnsi"/>
          <w:iCs/>
        </w:rPr>
        <w:t>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del w:id="16" w:author="mkapur" w:date="2019-09-23T13:12:00Z">
        <w:r w:rsidR="00B35BCB" w:rsidDel="00495DB8">
          <w:rPr>
            <w:rFonts w:cstheme="minorHAnsi"/>
            <w:iCs/>
          </w:rPr>
          <w:delText xml:space="preserve">NE </w:delText>
        </w:r>
      </w:del>
      <w:ins w:id="17" w:author="mkapur" w:date="2019-09-23T13:12:00Z">
        <w:r w:rsidR="00495DB8">
          <w:rPr>
            <w:rFonts w:cstheme="minorHAnsi"/>
            <w:iCs/>
          </w:rPr>
          <w:t xml:space="preserve">Northeast </w:t>
        </w:r>
      </w:ins>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329D6C12" w:rsidR="00C240B4" w:rsidRPr="001142BC" w:rsidRDefault="00724656" w:rsidP="008B4B4A">
      <w:pPr>
        <w:pStyle w:val="CommentText"/>
        <w:spacing w:after="0" w:line="276" w:lineRule="auto"/>
        <w:jc w:val="both"/>
        <w:rPr>
          <w:sz w:val="24"/>
          <w:szCs w:val="24"/>
        </w:rPr>
      </w:pPr>
      <w:del w:id="18" w:author="mkapur" w:date="2019-09-23T10:02:00Z">
        <w:r w:rsidRPr="001142BC" w:rsidDel="002C21EB">
          <w:rPr>
            <w:sz w:val="24"/>
            <w:szCs w:val="24"/>
          </w:rPr>
          <w:delText xml:space="preserve">Fish populations can display spatial patterns in their traits </w:delText>
        </w:r>
        <w:r w:rsidR="00E93218" w:rsidDel="002C21EB">
          <w:rPr>
            <w:sz w:val="24"/>
            <w:szCs w:val="24"/>
          </w:rPr>
          <w:delText>that</w:delText>
        </w:r>
        <w:r w:rsidR="00E93218" w:rsidRPr="001142BC" w:rsidDel="002C21EB">
          <w:rPr>
            <w:sz w:val="24"/>
            <w:szCs w:val="24"/>
          </w:rPr>
          <w:delText xml:space="preserve"> </w:delText>
        </w:r>
        <w:r w:rsidRPr="001142BC" w:rsidDel="002C21EB">
          <w:rPr>
            <w:sz w:val="24"/>
            <w:szCs w:val="24"/>
          </w:rPr>
          <w:delText>often do not match the scale</w:delText>
        </w:r>
        <w:r w:rsidR="0050070A" w:rsidDel="002C21EB">
          <w:rPr>
            <w:sz w:val="24"/>
            <w:szCs w:val="24"/>
          </w:rPr>
          <w:delText xml:space="preserve"> or boundaries</w:delText>
        </w:r>
        <w:r w:rsidRPr="001142BC" w:rsidDel="002C21EB">
          <w:rPr>
            <w:sz w:val="24"/>
            <w:szCs w:val="24"/>
          </w:rPr>
          <w:delText xml:space="preserve"> of management </w:delText>
        </w:r>
        <w:r w:rsidR="00CA48E9" w:rsidDel="002C21EB">
          <w:rPr>
            <w:sz w:val="24"/>
            <w:szCs w:val="24"/>
          </w:rPr>
          <w:fldChar w:fldCharType="begin" w:fldLock="1"/>
        </w:r>
        <w:r w:rsidR="000E0325" w:rsidDel="002C21EB">
          <w:rPr>
            <w:sz w:val="24"/>
            <w:szCs w:val="24"/>
          </w:rPr>
          <w:del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October 2018","issued":{"date-parts":[["2019"]]},"page":"132-143","publisher":"Elsevier","title":"Spatial stock assessment methods: A viewpoint on current issues and assumptions","type":"article-journal","volume":"213"},"uris":["http://www.mendeley.com/documents/?uuid=7334811d-7a33-445b-9763-57aa32b8cebb"]},{"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delInstrText>
        </w:r>
        <w:r w:rsidR="00CA48E9" w:rsidDel="002C21EB">
          <w:rPr>
            <w:sz w:val="24"/>
            <w:szCs w:val="24"/>
          </w:rPr>
          <w:fldChar w:fldCharType="separate"/>
        </w:r>
        <w:r w:rsidR="009364BC" w:rsidRPr="009364BC" w:rsidDel="002C21EB">
          <w:rPr>
            <w:noProof/>
            <w:sz w:val="24"/>
            <w:szCs w:val="24"/>
          </w:rPr>
          <w:delText>(Denson et al., 2017; Punt, 2019)</w:delText>
        </w:r>
        <w:r w:rsidR="00CA48E9" w:rsidDel="002C21EB">
          <w:rPr>
            <w:sz w:val="24"/>
            <w:szCs w:val="24"/>
          </w:rPr>
          <w:fldChar w:fldCharType="end"/>
        </w:r>
        <w:r w:rsidR="00CA48E9" w:rsidDel="002C21EB">
          <w:rPr>
            <w:sz w:val="24"/>
            <w:szCs w:val="24"/>
          </w:rPr>
          <w:delText>.</w:delText>
        </w:r>
        <w:r w:rsidR="008262D4" w:rsidRPr="001142BC" w:rsidDel="002C21EB">
          <w:rPr>
            <w:sz w:val="24"/>
            <w:szCs w:val="24"/>
          </w:rPr>
          <w:delText xml:space="preserve"> </w:delText>
        </w:r>
        <w:r w:rsidR="00C240B4" w:rsidRPr="003F6D4D" w:rsidDel="002C21EB">
          <w:rPr>
            <w:sz w:val="24"/>
            <w:szCs w:val="24"/>
          </w:rPr>
          <w:delText xml:space="preserve">Spatially and temporally explicit management frameworks promise to reduce decision uncertainty by resolving population heterogeneity </w:delText>
        </w:r>
        <w:r w:rsidR="0081558E" w:rsidRPr="001142BC" w:rsidDel="002C21EB">
          <w:rPr>
            <w:noProof/>
            <w:sz w:val="24"/>
            <w:szCs w:val="24"/>
          </w:rPr>
          <w:fldChar w:fldCharType="begin" w:fldLock="1"/>
        </w:r>
        <w:r w:rsidR="0081558E" w:rsidRPr="001142BC" w:rsidDel="002C21EB">
          <w:rPr>
            <w:noProof/>
            <w:sz w:val="24"/>
            <w:szCs w:val="24"/>
          </w:rPr>
          <w:del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delInstrText>
        </w:r>
        <w:r w:rsidR="0081558E" w:rsidRPr="001142BC" w:rsidDel="002C21EB">
          <w:rPr>
            <w:noProof/>
            <w:sz w:val="24"/>
            <w:szCs w:val="24"/>
          </w:rPr>
          <w:fldChar w:fldCharType="separate"/>
        </w:r>
        <w:r w:rsidR="0081558E" w:rsidRPr="001142BC" w:rsidDel="002C21EB">
          <w:rPr>
            <w:noProof/>
            <w:sz w:val="24"/>
            <w:szCs w:val="24"/>
          </w:rPr>
          <w:delText>(Thorson et al., 2015)</w:delText>
        </w:r>
        <w:r w:rsidR="0081558E" w:rsidRPr="001142BC" w:rsidDel="002C21EB">
          <w:rPr>
            <w:noProof/>
            <w:sz w:val="24"/>
            <w:szCs w:val="24"/>
          </w:rPr>
          <w:fldChar w:fldCharType="end"/>
        </w:r>
        <w:r w:rsidR="009D5078" w:rsidRPr="001142BC" w:rsidDel="002C21EB">
          <w:rPr>
            <w:noProof/>
            <w:sz w:val="24"/>
            <w:szCs w:val="24"/>
          </w:rPr>
          <w:delText xml:space="preserve">. </w:delText>
        </w:r>
        <w:r w:rsidR="00C240B4" w:rsidRPr="003F6D4D" w:rsidDel="002C21EB">
          <w:rPr>
            <w:sz w:val="24"/>
            <w:szCs w:val="24"/>
          </w:rPr>
          <w:delText xml:space="preserve">Computational limitations long prevented widespread adoption of these </w:delText>
        </w:r>
        <w:r w:rsidR="008262D4" w:rsidRPr="003F6D4D" w:rsidDel="002C21EB">
          <w:rPr>
            <w:sz w:val="24"/>
            <w:szCs w:val="24"/>
          </w:rPr>
          <w:delText>tools, but</w:delText>
        </w:r>
        <w:r w:rsidR="00C240B4" w:rsidRPr="003F6D4D" w:rsidDel="002C21EB">
          <w:rPr>
            <w:sz w:val="24"/>
            <w:szCs w:val="24"/>
          </w:rPr>
          <w:delText xml:space="preserve"> recent advances have driven renewed interest</w:delText>
        </w:r>
        <w:r w:rsidR="00AB4FA7" w:rsidDel="002C21EB">
          <w:rPr>
            <w:sz w:val="24"/>
            <w:szCs w:val="24"/>
          </w:rPr>
          <w:delText xml:space="preserve"> in implementing such frameworks to examine fish population traits</w:delText>
        </w:r>
        <w:r w:rsidR="00C240B4" w:rsidRPr="003F6D4D" w:rsidDel="002C21EB">
          <w:rPr>
            <w:sz w:val="24"/>
            <w:szCs w:val="24"/>
          </w:rPr>
          <w:delText xml:space="preserve"> </w:delText>
        </w:r>
        <w:r w:rsidR="0081558E" w:rsidRPr="003F6D4D" w:rsidDel="002C21EB">
          <w:rPr>
            <w:sz w:val="24"/>
            <w:szCs w:val="24"/>
          </w:rPr>
          <w:fldChar w:fldCharType="begin" w:fldLock="1"/>
        </w:r>
        <w:r w:rsidR="000E0325" w:rsidDel="002C21EB">
          <w:rPr>
            <w:sz w:val="24"/>
            <w:szCs w:val="24"/>
          </w:rPr>
          <w:del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plainTextFormattedCitation":"(Perretti and Thorson, 2019; Thorson, 2019)","previouslyFormattedCitation":"(Perretti and Thorson, 2019; Thorson, 2019a)"},"properties":{"noteIndex":0},"schema":"https://github.com/citation-style-language/schema/raw/master/csl-citation.json"}</w:delInstrText>
        </w:r>
        <w:r w:rsidR="0081558E" w:rsidRPr="003F6D4D" w:rsidDel="002C21EB">
          <w:rPr>
            <w:sz w:val="24"/>
            <w:szCs w:val="24"/>
          </w:rPr>
          <w:fldChar w:fldCharType="separate"/>
        </w:r>
        <w:r w:rsidR="000E0325" w:rsidRPr="000E0325" w:rsidDel="002C21EB">
          <w:rPr>
            <w:noProof/>
            <w:sz w:val="24"/>
            <w:szCs w:val="24"/>
          </w:rPr>
          <w:delText>(Perretti and Thorson, 2019; Thorson, 2019)</w:delText>
        </w:r>
        <w:r w:rsidR="0081558E" w:rsidRPr="003F6D4D" w:rsidDel="002C21EB">
          <w:rPr>
            <w:sz w:val="24"/>
            <w:szCs w:val="24"/>
          </w:rPr>
          <w:fldChar w:fldCharType="end"/>
        </w:r>
        <w:r w:rsidR="00C240B4" w:rsidRPr="003F6D4D" w:rsidDel="002C21EB">
          <w:rPr>
            <w:sz w:val="24"/>
            <w:szCs w:val="24"/>
          </w:rPr>
          <w:delText>.</w:delText>
        </w:r>
        <w:r w:rsidR="003F6D4D" w:rsidDel="002C21EB">
          <w:rPr>
            <w:sz w:val="24"/>
            <w:szCs w:val="24"/>
          </w:rPr>
          <w:delText xml:space="preserve"> </w:delText>
        </w:r>
        <w:r w:rsidR="00C240B4" w:rsidRPr="003F6D4D" w:rsidDel="002C21EB">
          <w:rPr>
            <w:sz w:val="24"/>
            <w:szCs w:val="24"/>
          </w:rPr>
          <w:delText xml:space="preserve">Quantifying spatial </w:delText>
        </w:r>
        <w:r w:rsidR="004477B5" w:rsidDel="002C21EB">
          <w:rPr>
            <w:sz w:val="24"/>
            <w:szCs w:val="24"/>
          </w:rPr>
          <w:delText xml:space="preserve">and/or temporal </w:delText>
        </w:r>
        <w:r w:rsidR="00C240B4" w:rsidRPr="003F6D4D" w:rsidDel="002C21EB">
          <w:rPr>
            <w:sz w:val="24"/>
            <w:szCs w:val="24"/>
          </w:rPr>
          <w:delText xml:space="preserve">variability in fish </w:delText>
        </w:r>
        <w:r w:rsidR="00411364" w:rsidDel="002C21EB">
          <w:rPr>
            <w:sz w:val="24"/>
            <w:szCs w:val="24"/>
          </w:rPr>
          <w:delText>length</w:delText>
        </w:r>
        <w:r w:rsidR="00E93218" w:rsidDel="002C21EB">
          <w:rPr>
            <w:sz w:val="24"/>
            <w:szCs w:val="24"/>
          </w:rPr>
          <w:delText>-</w:delText>
        </w:r>
        <w:r w:rsidR="0050070A" w:rsidDel="002C21EB">
          <w:rPr>
            <w:sz w:val="24"/>
            <w:szCs w:val="24"/>
          </w:rPr>
          <w:delText>at</w:delText>
        </w:r>
        <w:r w:rsidR="00E93218" w:rsidDel="002C21EB">
          <w:rPr>
            <w:sz w:val="24"/>
            <w:szCs w:val="24"/>
          </w:rPr>
          <w:delText>-</w:delText>
        </w:r>
        <w:r w:rsidR="0050070A" w:rsidDel="002C21EB">
          <w:rPr>
            <w:sz w:val="24"/>
            <w:szCs w:val="24"/>
          </w:rPr>
          <w:delText xml:space="preserve">age </w:delText>
        </w:r>
        <w:r w:rsidR="00C240B4" w:rsidRPr="003F6D4D" w:rsidDel="002C21EB">
          <w:rPr>
            <w:sz w:val="24"/>
            <w:szCs w:val="24"/>
          </w:rPr>
          <w:delText>is particularly relevant</w:delText>
        </w:r>
        <w:r w:rsidR="002D6E05" w:rsidRPr="003F6D4D" w:rsidDel="002C21EB">
          <w:rPr>
            <w:sz w:val="24"/>
            <w:szCs w:val="24"/>
          </w:rPr>
          <w:delText xml:space="preserve"> to </w:delText>
        </w:r>
        <w:r w:rsidR="002D6E05" w:rsidRPr="001142BC" w:rsidDel="002C21EB">
          <w:rPr>
            <w:sz w:val="24"/>
            <w:szCs w:val="24"/>
          </w:rPr>
          <w:delText>understanding demographic variation of this key trait</w:delText>
        </w:r>
        <w:r w:rsidR="00E93218" w:rsidDel="002C21EB">
          <w:rPr>
            <w:sz w:val="24"/>
            <w:szCs w:val="24"/>
          </w:rPr>
          <w:delText>,</w:delText>
        </w:r>
        <w:r w:rsidR="002D6E05" w:rsidRPr="001142BC" w:rsidDel="002C21EB">
          <w:rPr>
            <w:sz w:val="24"/>
            <w:szCs w:val="24"/>
          </w:rPr>
          <w:delText xml:space="preserve"> and can improve the precision of</w:delText>
        </w:r>
        <w:r w:rsidR="003F6D4D" w:rsidDel="002C21EB">
          <w:rPr>
            <w:sz w:val="24"/>
            <w:szCs w:val="24"/>
          </w:rPr>
          <w:delText xml:space="preserve"> reference points in</w:delText>
        </w:r>
        <w:r w:rsidR="002D6E05" w:rsidRPr="001142BC" w:rsidDel="002C21EB">
          <w:rPr>
            <w:sz w:val="24"/>
            <w:szCs w:val="24"/>
          </w:rPr>
          <w:delText xml:space="preserve"> fisheries</w:delText>
        </w:r>
        <w:r w:rsidR="004477B5" w:rsidDel="002C21EB">
          <w:rPr>
            <w:sz w:val="24"/>
            <w:szCs w:val="24"/>
          </w:rPr>
          <w:delText xml:space="preserve"> stock</w:delText>
        </w:r>
        <w:r w:rsidR="002D6E05" w:rsidRPr="001142BC" w:rsidDel="002C21EB">
          <w:rPr>
            <w:sz w:val="24"/>
            <w:szCs w:val="24"/>
          </w:rPr>
          <w:delText xml:space="preserve"> assessments </w:delText>
        </w:r>
        <w:r w:rsidR="002D6E05" w:rsidRPr="001142BC" w:rsidDel="002C21EB">
          <w:rPr>
            <w:sz w:val="24"/>
            <w:szCs w:val="24"/>
          </w:rPr>
          <w:fldChar w:fldCharType="begin" w:fldLock="1"/>
        </w:r>
        <w:r w:rsidR="000E0325" w:rsidDel="002C21EB">
          <w:rPr>
            <w:sz w:val="24"/>
            <w:szCs w:val="24"/>
          </w:rPr>
          <w:del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97656596-ee7d-47fa-bb8d-aa14abbb2b50"]},{"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bf6a4206-46a7-45b1-a8f0-09bb2a1eac27"]}],"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delInstrText>
        </w:r>
        <w:r w:rsidR="002D6E05" w:rsidRPr="001142BC" w:rsidDel="002C21EB">
          <w:rPr>
            <w:sz w:val="24"/>
            <w:szCs w:val="24"/>
          </w:rPr>
          <w:fldChar w:fldCharType="separate"/>
        </w:r>
        <w:r w:rsidR="00C94EBC" w:rsidRPr="00C94EBC" w:rsidDel="002C21EB">
          <w:rPr>
            <w:noProof/>
            <w:sz w:val="24"/>
            <w:szCs w:val="24"/>
          </w:rPr>
          <w:delText>(Goethel and Berger, 2017; Punt, 2003; Stawitz et al., 2019)</w:delText>
        </w:r>
        <w:r w:rsidR="002D6E05" w:rsidRPr="001142BC" w:rsidDel="002C21EB">
          <w:rPr>
            <w:sz w:val="24"/>
            <w:szCs w:val="24"/>
          </w:rPr>
          <w:fldChar w:fldCharType="end"/>
        </w:r>
        <w:r w:rsidR="0081558E" w:rsidRPr="003F6D4D" w:rsidDel="002C21EB">
          <w:rPr>
            <w:sz w:val="24"/>
            <w:szCs w:val="24"/>
          </w:rPr>
          <w:delText>.</w:delText>
        </w:r>
        <w:r w:rsidR="00C5570A" w:rsidDel="002C21EB">
          <w:rPr>
            <w:sz w:val="24"/>
            <w:szCs w:val="24"/>
          </w:rPr>
          <w:delText xml:space="preserve"> </w:delText>
        </w:r>
        <w:r w:rsidR="007C7C5C" w:rsidRPr="003F6D4D" w:rsidDel="002C21EB">
          <w:rPr>
            <w:sz w:val="24"/>
            <w:szCs w:val="24"/>
          </w:rPr>
          <w:delText xml:space="preserve">Typically, spatial and/or </w:delText>
        </w:r>
        <w:r w:rsidR="00F946EC" w:rsidDel="002C21EB">
          <w:rPr>
            <w:sz w:val="24"/>
            <w:szCs w:val="24"/>
          </w:rPr>
          <w:delText>spatiotemporal</w:delText>
        </w:r>
        <w:r w:rsidR="007C7C5C" w:rsidRPr="003F6D4D" w:rsidDel="002C21EB">
          <w:rPr>
            <w:sz w:val="24"/>
            <w:szCs w:val="24"/>
          </w:rPr>
          <w:delText xml:space="preserve"> investigations of variation in fish traits are either exploratory (identifying correlations between traits and environmental phenomena such as temperature, </w:delText>
        </w:r>
        <w:r w:rsidR="008262D4" w:rsidRPr="003F6D4D" w:rsidDel="002C21EB">
          <w:rPr>
            <w:sz w:val="24"/>
            <w:szCs w:val="24"/>
          </w:rPr>
          <w:delText>or a proxy</w:delText>
        </w:r>
        <w:r w:rsidR="00AB4FA7" w:rsidDel="002C21EB">
          <w:rPr>
            <w:sz w:val="24"/>
            <w:szCs w:val="24"/>
          </w:rPr>
          <w:delText xml:space="preserve"> for these phenomena,</w:delText>
        </w:r>
        <w:r w:rsidR="008262D4" w:rsidRPr="003F6D4D" w:rsidDel="002C21EB">
          <w:rPr>
            <w:sz w:val="24"/>
            <w:szCs w:val="24"/>
          </w:rPr>
          <w:delText xml:space="preserve"> such as latitude </w:delText>
        </w:r>
        <w:r w:rsidR="007C7C5C" w:rsidRPr="003F6D4D" w:rsidDel="002C21EB">
          <w:rPr>
            <w:sz w:val="24"/>
            <w:szCs w:val="24"/>
          </w:rPr>
          <w:fldChar w:fldCharType="begin" w:fldLock="1"/>
        </w:r>
        <w:r w:rsidR="000E0325" w:rsidDel="002C21EB">
          <w:rPr>
            <w:sz w:val="24"/>
            <w:szCs w:val="24"/>
          </w:rPr>
          <w:del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f0b7e390-8726-4ed0-8532-d98f878be5df"]},{"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delInstrText>
        </w:r>
        <w:r w:rsidR="007C7C5C"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Breitburg et al., 2009; Houde, 1989; Jonassen et al., 2000; Taylor et al., 2018; Trip et al., 2008</w:delText>
        </w:r>
        <w:r w:rsidR="00C5570A" w:rsidDel="002C21EB">
          <w:rPr>
            <w:noProof/>
            <w:sz w:val="24"/>
            <w:szCs w:val="24"/>
          </w:rPr>
          <w:delText>]</w:delText>
        </w:r>
        <w:r w:rsidR="007C7C5C" w:rsidRPr="003F6D4D" w:rsidDel="002C21EB">
          <w:rPr>
            <w:sz w:val="24"/>
            <w:szCs w:val="24"/>
          </w:rPr>
          <w:fldChar w:fldCharType="end"/>
        </w:r>
        <w:r w:rsidR="007C7C5C" w:rsidRPr="003F6D4D" w:rsidDel="002C21EB">
          <w:rPr>
            <w:sz w:val="24"/>
            <w:szCs w:val="24"/>
          </w:rPr>
          <w:delText xml:space="preserve">) or comparative (determining whether fish traits </w:delText>
        </w:r>
        <w:r w:rsidR="0050070A" w:rsidDel="002C21EB">
          <w:rPr>
            <w:sz w:val="24"/>
            <w:szCs w:val="24"/>
          </w:rPr>
          <w:delText>differ</w:delText>
        </w:r>
        <w:r w:rsidR="007C7C5C" w:rsidRPr="003F6D4D" w:rsidDel="002C21EB">
          <w:rPr>
            <w:sz w:val="24"/>
            <w:szCs w:val="24"/>
          </w:rPr>
          <w:delText xml:space="preserve"> between </w:delText>
        </w:r>
        <w:r w:rsidR="008262D4" w:rsidRPr="003F6D4D" w:rsidDel="002C21EB">
          <w:rPr>
            <w:sz w:val="24"/>
            <w:szCs w:val="24"/>
          </w:rPr>
          <w:delText>two or more</w:delText>
        </w:r>
        <w:r w:rsidR="007C7C5C" w:rsidRPr="003F6D4D" w:rsidDel="002C21EB">
          <w:rPr>
            <w:sz w:val="24"/>
            <w:szCs w:val="24"/>
          </w:rPr>
          <w:delText xml:space="preserve"> pre-defined regions or time periods</w:delText>
        </w:r>
        <w:r w:rsidR="008262D4" w:rsidRPr="003F6D4D" w:rsidDel="002C21EB">
          <w:rPr>
            <w:sz w:val="24"/>
            <w:szCs w:val="24"/>
          </w:rPr>
          <w:delText xml:space="preserve"> </w:delText>
        </w:r>
        <w:r w:rsidR="008262D4" w:rsidRPr="003F6D4D" w:rsidDel="002C21EB">
          <w:rPr>
            <w:sz w:val="24"/>
            <w:szCs w:val="24"/>
          </w:rPr>
          <w:fldChar w:fldCharType="begin" w:fldLock="1"/>
        </w:r>
        <w:r w:rsidR="00C5570A" w:rsidDel="002C21EB">
          <w:rPr>
            <w:sz w:val="24"/>
            <w:szCs w:val="24"/>
          </w:rPr>
          <w:del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delInstrText>
        </w:r>
        <w:r w:rsidR="008262D4"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Adams et al., 2018; Gertseva et al., 2017; Hurst and Abookire, 2006</w:delText>
        </w:r>
        <w:r w:rsidR="00C5570A" w:rsidDel="002C21EB">
          <w:rPr>
            <w:noProof/>
            <w:sz w:val="24"/>
            <w:szCs w:val="24"/>
          </w:rPr>
          <w:delText>]</w:delText>
        </w:r>
        <w:r w:rsidR="008262D4" w:rsidRPr="003F6D4D" w:rsidDel="002C21EB">
          <w:rPr>
            <w:sz w:val="24"/>
            <w:szCs w:val="24"/>
          </w:rPr>
          <w:fldChar w:fldCharType="end"/>
        </w:r>
        <w:r w:rsidR="008262D4" w:rsidRPr="003F6D4D" w:rsidDel="002C21EB">
          <w:rPr>
            <w:sz w:val="24"/>
            <w:szCs w:val="24"/>
          </w:rPr>
          <w:delText>)</w:delText>
        </w:r>
        <w:r w:rsidR="007C7C5C" w:rsidRPr="003F6D4D" w:rsidDel="002C21EB">
          <w:rPr>
            <w:sz w:val="24"/>
            <w:szCs w:val="24"/>
          </w:rPr>
          <w:delText xml:space="preserve">. </w:delText>
        </w:r>
      </w:del>
      <w:moveFromRangeStart w:id="19" w:author="mkapur" w:date="2019-09-23T10:02:00Z" w:name="move20125352"/>
      <w:moveFrom w:id="20" w:author="mkapur" w:date="2019-09-23T10:02:00Z">
        <w:r w:rsidR="007C7C5C" w:rsidRPr="003F6D4D" w:rsidDel="002C21EB">
          <w:rPr>
            <w:sz w:val="24"/>
            <w:szCs w:val="24"/>
          </w:rPr>
          <w:t xml:space="preserve">We </w:t>
        </w:r>
        <w:r w:rsidR="00B35BCB" w:rsidDel="002C21EB">
          <w:rPr>
            <w:sz w:val="24"/>
            <w:szCs w:val="24"/>
          </w:rPr>
          <w:t>aimed</w:t>
        </w:r>
        <w:r w:rsidR="007C7C5C" w:rsidRPr="003F6D4D" w:rsidDel="002C21EB">
          <w:rPr>
            <w:sz w:val="24"/>
            <w:szCs w:val="24"/>
          </w:rPr>
          <w:t xml:space="preserve"> to develop a </w:t>
        </w:r>
        <w:r w:rsidR="00C5570A" w:rsidDel="002C21EB">
          <w:rPr>
            <w:sz w:val="24"/>
            <w:szCs w:val="24"/>
          </w:rPr>
          <w:t xml:space="preserve">data-driven </w:t>
        </w:r>
        <w:r w:rsidR="007C7C5C" w:rsidRPr="003F6D4D" w:rsidDel="002C21EB">
          <w:rPr>
            <w:sz w:val="24"/>
            <w:szCs w:val="24"/>
          </w:rPr>
          <w:t xml:space="preserve">method </w:t>
        </w:r>
        <w:r w:rsidR="00E93218" w:rsidDel="002C21EB">
          <w:rPr>
            <w:sz w:val="24"/>
            <w:szCs w:val="24"/>
          </w:rPr>
          <w:t>that</w:t>
        </w:r>
        <w:r w:rsidR="00E93218" w:rsidRPr="003F6D4D" w:rsidDel="002C21EB">
          <w:rPr>
            <w:sz w:val="24"/>
            <w:szCs w:val="24"/>
          </w:rPr>
          <w:t xml:space="preserve"> </w:t>
        </w:r>
        <w:r w:rsidR="007C7C5C" w:rsidRPr="003F6D4D" w:rsidDel="002C21EB">
          <w:rPr>
            <w:sz w:val="24"/>
            <w:szCs w:val="24"/>
          </w:rPr>
          <w:t xml:space="preserve">would </w:t>
        </w:r>
        <w:r w:rsidR="0050070A" w:rsidRPr="003F6D4D" w:rsidDel="002C21EB">
          <w:rPr>
            <w:sz w:val="24"/>
            <w:szCs w:val="24"/>
          </w:rPr>
          <w:t xml:space="preserve">simultaneously </w:t>
        </w:r>
        <w:r w:rsidR="008262D4" w:rsidRPr="003F6D4D" w:rsidDel="002C21EB">
          <w:rPr>
            <w:sz w:val="24"/>
            <w:szCs w:val="24"/>
          </w:rPr>
          <w:t xml:space="preserve">identify spatiotemporal zones between which fish </w:t>
        </w:r>
        <w:r w:rsidR="0050070A" w:rsidDel="002C21EB">
          <w:rPr>
            <w:sz w:val="24"/>
            <w:szCs w:val="24"/>
          </w:rPr>
          <w:t>length-at-age</w:t>
        </w:r>
        <w:r w:rsidR="008262D4" w:rsidRPr="003F6D4D" w:rsidDel="002C21EB">
          <w:rPr>
            <w:sz w:val="24"/>
            <w:szCs w:val="24"/>
          </w:rPr>
          <w:t xml:space="preserve"> varies, </w:t>
        </w:r>
        <w:r w:rsidR="0050070A" w:rsidDel="002C21EB">
          <w:rPr>
            <w:sz w:val="24"/>
            <w:szCs w:val="24"/>
          </w:rPr>
          <w:t>and</w:t>
        </w:r>
        <w:r w:rsidR="008262D4" w:rsidRPr="003F6D4D" w:rsidDel="002C21EB">
          <w:rPr>
            <w:sz w:val="24"/>
            <w:szCs w:val="24"/>
          </w:rPr>
          <w:t xml:space="preserve"> illustrat</w:t>
        </w:r>
        <w:r w:rsidR="0050070A" w:rsidDel="002C21EB">
          <w:rPr>
            <w:sz w:val="24"/>
            <w:szCs w:val="24"/>
          </w:rPr>
          <w:t>e</w:t>
        </w:r>
        <w:r w:rsidR="008262D4" w:rsidRPr="003F6D4D" w:rsidDel="002C21EB">
          <w:rPr>
            <w:sz w:val="24"/>
            <w:szCs w:val="24"/>
          </w:rPr>
          <w:t xml:space="preserve"> correlations </w:t>
        </w:r>
        <w:r w:rsidR="0050070A" w:rsidDel="002C21EB">
          <w:rPr>
            <w:sz w:val="24"/>
            <w:szCs w:val="24"/>
          </w:rPr>
          <w:t>between</w:t>
        </w:r>
        <w:r w:rsidR="008262D4" w:rsidRPr="003F6D4D" w:rsidDel="002C21EB">
          <w:rPr>
            <w:sz w:val="24"/>
            <w:szCs w:val="24"/>
          </w:rPr>
          <w:t xml:space="preserve"> growth </w:t>
        </w:r>
        <w:r w:rsidR="0050070A" w:rsidDel="002C21EB">
          <w:rPr>
            <w:sz w:val="24"/>
            <w:szCs w:val="24"/>
          </w:rPr>
          <w:t>and</w:t>
        </w:r>
        <w:r w:rsidR="008262D4" w:rsidRPr="003F6D4D" w:rsidDel="002C21EB">
          <w:rPr>
            <w:sz w:val="24"/>
            <w:szCs w:val="24"/>
          </w:rPr>
          <w:t xml:space="preserve"> </w:t>
        </w:r>
        <w:r w:rsidR="00F946EC" w:rsidDel="002C21EB">
          <w:rPr>
            <w:sz w:val="24"/>
            <w:szCs w:val="24"/>
          </w:rPr>
          <w:t>spatiotemporal</w:t>
        </w:r>
        <w:r w:rsidR="008262D4" w:rsidRPr="003F6D4D" w:rsidDel="002C21EB">
          <w:rPr>
            <w:sz w:val="24"/>
            <w:szCs w:val="24"/>
          </w:rPr>
          <w:t xml:space="preserve"> covariates (such as an increase with latitude). A method to identify </w:t>
        </w:r>
        <w:r w:rsidR="004477B5" w:rsidDel="002C21EB">
          <w:rPr>
            <w:sz w:val="24"/>
            <w:szCs w:val="24"/>
          </w:rPr>
          <w:t>such</w:t>
        </w:r>
        <w:r w:rsidR="008262D4" w:rsidRPr="003F6D4D" w:rsidDel="002C21EB">
          <w:rPr>
            <w:sz w:val="24"/>
            <w:szCs w:val="24"/>
          </w:rPr>
          <w:t xml:space="preserve"> patterns in important population traits can help researchers determine whether current management scale</w:t>
        </w:r>
        <w:r w:rsidR="00AB4FA7" w:rsidDel="002C21EB">
          <w:rPr>
            <w:sz w:val="24"/>
            <w:szCs w:val="24"/>
          </w:rPr>
          <w:t>s</w:t>
        </w:r>
        <w:r w:rsidR="008262D4" w:rsidRPr="003F6D4D" w:rsidDel="002C21EB">
          <w:rPr>
            <w:sz w:val="24"/>
            <w:szCs w:val="24"/>
          </w:rPr>
          <w:t xml:space="preserve"> </w:t>
        </w:r>
        <w:r w:rsidR="00AB4FA7" w:rsidDel="002C21EB">
          <w:rPr>
            <w:sz w:val="24"/>
            <w:szCs w:val="24"/>
          </w:rPr>
          <w:t>are</w:t>
        </w:r>
        <w:r w:rsidR="00AB4FA7" w:rsidRPr="003F6D4D" w:rsidDel="002C21EB">
          <w:rPr>
            <w:sz w:val="24"/>
            <w:szCs w:val="24"/>
          </w:rPr>
          <w:t xml:space="preserve"> </w:t>
        </w:r>
        <w:r w:rsidR="008262D4" w:rsidRPr="003F6D4D" w:rsidDel="002C21EB">
          <w:rPr>
            <w:sz w:val="24"/>
            <w:szCs w:val="24"/>
          </w:rPr>
          <w:t xml:space="preserve">appropriate </w:t>
        </w:r>
        <w:r w:rsidR="00AB4FA7" w:rsidDel="002C21EB">
          <w:rPr>
            <w:sz w:val="24"/>
            <w:szCs w:val="24"/>
          </w:rPr>
          <w:t>given</w:t>
        </w:r>
        <w:r w:rsidR="00AB4FA7" w:rsidRPr="003F6D4D" w:rsidDel="002C21EB">
          <w:rPr>
            <w:sz w:val="24"/>
            <w:szCs w:val="24"/>
          </w:rPr>
          <w:t xml:space="preserve"> </w:t>
        </w:r>
        <w:r w:rsidR="008262D4" w:rsidRPr="003F6D4D" w:rsidDel="002C21EB">
          <w:rPr>
            <w:sz w:val="24"/>
            <w:szCs w:val="24"/>
          </w:rPr>
          <w:t xml:space="preserve">the dynamics present in the </w:t>
        </w:r>
        <w:r w:rsidR="00F07D97" w:rsidRPr="003F6D4D" w:rsidDel="002C21EB">
          <w:rPr>
            <w:sz w:val="24"/>
            <w:szCs w:val="24"/>
          </w:rPr>
          <w:t>population</w:t>
        </w:r>
        <w:r w:rsidR="008262D4" w:rsidRPr="003F6D4D" w:rsidDel="002C21EB">
          <w:rPr>
            <w:sz w:val="24"/>
            <w:szCs w:val="24"/>
          </w:rPr>
          <w:t xml:space="preserve">. Because these dynamics are potentially environmentally linked, such a method can also uncover whether </w:t>
        </w:r>
        <w:r w:rsidR="00F946EC" w:rsidDel="002C21EB">
          <w:rPr>
            <w:sz w:val="24"/>
            <w:szCs w:val="24"/>
          </w:rPr>
          <w:t>spatiotemporal</w:t>
        </w:r>
        <w:r w:rsidR="008262D4" w:rsidRPr="003F6D4D" w:rsidDel="002C21EB">
          <w:rPr>
            <w:sz w:val="24"/>
            <w:szCs w:val="24"/>
          </w:rPr>
          <w:t xml:space="preserve"> patterns in </w:t>
        </w:r>
        <w:r w:rsidR="00B35BCB" w:rsidDel="002C21EB">
          <w:rPr>
            <w:sz w:val="24"/>
            <w:szCs w:val="24"/>
          </w:rPr>
          <w:t xml:space="preserve">investigated </w:t>
        </w:r>
        <w:r w:rsidR="008262D4" w:rsidRPr="003F6D4D" w:rsidDel="002C21EB">
          <w:rPr>
            <w:sz w:val="24"/>
            <w:szCs w:val="24"/>
          </w:rPr>
          <w:t>traits correspond to major environmental features</w:t>
        </w:r>
        <w:r w:rsidR="004477B5" w:rsidDel="002C21EB">
          <w:rPr>
            <w:sz w:val="24"/>
            <w:szCs w:val="24"/>
          </w:rPr>
          <w:t xml:space="preserve"> (</w:t>
        </w:r>
        <w:r w:rsidR="00E93218" w:rsidDel="002C21EB">
          <w:rPr>
            <w:sz w:val="24"/>
            <w:szCs w:val="24"/>
          </w:rPr>
          <w:t xml:space="preserve">such as </w:t>
        </w:r>
        <w:r w:rsidR="004477B5" w:rsidDel="002C21EB">
          <w:rPr>
            <w:sz w:val="24"/>
            <w:szCs w:val="24"/>
          </w:rPr>
          <w:t xml:space="preserve">ocean currents) or forcings (such as climactic oscillations), </w:t>
        </w:r>
        <w:r w:rsidR="008262D4" w:rsidRPr="003F6D4D" w:rsidDel="002C21EB">
          <w:rPr>
            <w:sz w:val="24"/>
            <w:szCs w:val="24"/>
          </w:rPr>
          <w:t xml:space="preserve">which </w:t>
        </w:r>
        <w:r w:rsidR="00AB4FA7" w:rsidDel="002C21EB">
          <w:rPr>
            <w:sz w:val="24"/>
            <w:szCs w:val="24"/>
          </w:rPr>
          <w:t xml:space="preserve">can help inform the implementation </w:t>
        </w:r>
        <w:r w:rsidR="008262D4" w:rsidRPr="003F6D4D" w:rsidDel="002C21EB">
          <w:rPr>
            <w:sz w:val="24"/>
            <w:szCs w:val="24"/>
          </w:rPr>
          <w:t>of ecosystem-based fisheries management.</w:t>
        </w:r>
      </w:moveFrom>
      <w:moveFromRangeEnd w:id="19"/>
    </w:p>
    <w:p w14:paraId="3F4F410F" w14:textId="220BA47B" w:rsidR="00551B60" w:rsidRDefault="00B003C7" w:rsidP="008B4B4A">
      <w:pPr>
        <w:spacing w:after="0" w:line="276" w:lineRule="auto"/>
        <w:ind w:firstLine="360"/>
        <w:jc w:val="both"/>
      </w:pPr>
      <w:ins w:id="21" w:author="mkapur" w:date="2019-09-23T13:12:00Z">
        <w:r>
          <w:t>There is no consensus on how to model region-specific growth patterns in assessment models</w:t>
        </w:r>
      </w:ins>
      <w:ins w:id="22" w:author="mkapur" w:date="2019-09-23T13:16:00Z">
        <w:r w:rsidR="00B03260">
          <w:t>.</w:t>
        </w:r>
      </w:ins>
      <w:ins w:id="23" w:author="mkapur" w:date="2019-09-23T13:12:00Z">
        <w:r>
          <w:t xml:space="preserve"> </w:t>
        </w:r>
      </w:ins>
      <w:r w:rsidR="00D72180">
        <w:t xml:space="preserve">Fish </w:t>
      </w:r>
      <w:r w:rsidR="00F502D0">
        <w:t xml:space="preserve">somatic growth rates </w:t>
      </w:r>
      <w:r w:rsidR="00F502D0" w:rsidRPr="004906F5">
        <w:t xml:space="preserve">are </w:t>
      </w:r>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62998398" w:rsidR="00B0174F" w:rsidRDefault="00B10712" w:rsidP="008B4B4A">
      <w:pPr>
        <w:spacing w:after="0" w:line="276" w:lineRule="auto"/>
        <w:ind w:firstLine="360"/>
        <w:jc w:val="both"/>
      </w:pPr>
      <w:del w:id="24" w:author="mkapur" w:date="2019-09-23T13:12:00Z">
        <w:r w:rsidDel="00CA03C3">
          <w:delText>Attempts to quantify spatial variation in somatic growth typically face</w:delText>
        </w:r>
      </w:del>
      <w:ins w:id="25" w:author="mkapur" w:date="2019-09-23T13:12:00Z">
        <w:r w:rsidR="00CA03C3">
          <w:t>Existing methods to quantify spatial variat</w:t>
        </w:r>
      </w:ins>
      <w:ins w:id="26" w:author="mkapur" w:date="2019-09-23T13:13:00Z">
        <w:r w:rsidR="00CA03C3">
          <w:t>ion in somatic growth pose</w:t>
        </w:r>
      </w:ins>
      <w:r>
        <w:t xml:space="preserve"> a trade-off</w:t>
      </w:r>
      <w:ins w:id="27" w:author="mkapur" w:date="2019-09-23T13:13:00Z">
        <w:r w:rsidR="00CA03C3">
          <w:t>. On one hand, researchers may</w:t>
        </w:r>
      </w:ins>
      <w:del w:id="28" w:author="mkapur" w:date="2019-09-23T13:13:00Z">
        <w:r w:rsidDel="00CA03C3">
          <w:delText xml:space="preserve"> </w:delText>
        </w:r>
        <w:r w:rsidR="00A51BDE" w:rsidDel="00CA03C3">
          <w:delText>between imposing</w:delText>
        </w:r>
      </w:del>
      <w:ins w:id="29" w:author="mkapur" w:date="2019-09-23T13:13:00Z">
        <w:r w:rsidR="00CA03C3">
          <w:t xml:space="preserve"> impose</w:t>
        </w:r>
      </w:ins>
      <w:r w:rsidR="00F502D0">
        <w:t xml:space="preserve"> </w:t>
      </w:r>
      <w:r w:rsidRPr="00D62877">
        <w:rPr>
          <w:i/>
        </w:rPr>
        <w:t>a priori</w:t>
      </w:r>
      <w:r>
        <w:t xml:space="preserve"> beliefs about </w:t>
      </w:r>
      <w:del w:id="30" w:author="mkapur" w:date="2019-09-23T10:12:00Z">
        <w:r w:rsidDel="000C37D6">
          <w:delText xml:space="preserve">stock </w:delText>
        </w:r>
        <w:bookmarkStart w:id="31" w:name="_Hlk20126018"/>
        <w:r w:rsidDel="000C37D6">
          <w:delText>structure</w:delText>
        </w:r>
      </w:del>
      <w:ins w:id="32" w:author="mkapur" w:date="2019-09-23T10:13:00Z">
        <w:r w:rsidR="000C37D6">
          <w:t>spatial variation in stock straits</w:t>
        </w:r>
      </w:ins>
      <w:r>
        <w:t xml:space="preserve"> </w:t>
      </w:r>
      <w:bookmarkEnd w:id="31"/>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33" w:name="_Hlk20125711"/>
      <w:del w:id="34" w:author="mkapur" w:date="2019-09-23T10:06:00Z">
        <w:r w:rsidR="00F502D0" w:rsidDel="005279AD">
          <w:delText>The ideal</w:delText>
        </w:r>
      </w:del>
      <w:ins w:id="35" w:author="mkapur" w:date="2019-09-23T10:06:00Z">
        <w:r w:rsidR="005279AD">
          <w:t>An alternative</w:t>
        </w:r>
      </w:ins>
      <w:r w:rsidR="00F502D0">
        <w:t xml:space="preserve"> tool is a </w:t>
      </w:r>
      <w:del w:id="36" w:author="mkapur" w:date="2019-09-23T13:16:00Z">
        <w:r w:rsidR="00F502D0" w:rsidDel="00B03260">
          <w:delText>data-driven</w:delText>
        </w:r>
      </w:del>
      <w:ins w:id="37" w:author="mkapur" w:date="2019-09-23T13:16:00Z">
        <w:r w:rsidR="00B03260">
          <w:t>model-based</w:t>
        </w:r>
      </w:ins>
      <w:r w:rsidR="00F502D0">
        <w:t xml:space="preserve">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ins w:id="38" w:author="mkapur" w:date="2019-09-23T10:06:00Z">
        <w:r w:rsidR="005279AD">
          <w:t xml:space="preserve"> The significance of these breaks can be falsified by comparing </w:t>
        </w:r>
      </w:ins>
      <w:ins w:id="39" w:author="mkapur" w:date="2019-09-23T10:07:00Z">
        <w:r w:rsidR="005279AD">
          <w:t xml:space="preserve">overlap in </w:t>
        </w:r>
      </w:ins>
      <w:ins w:id="40" w:author="mkapur" w:date="2019-09-23T10:06:00Z">
        <w:r w:rsidR="005279AD">
          <w:t>growth</w:t>
        </w:r>
      </w:ins>
      <w:ins w:id="41" w:author="mkapur" w:date="2019-09-23T10:07:00Z">
        <w:r w:rsidR="005279AD">
          <w:t xml:space="preserve"> parameter</w:t>
        </w:r>
      </w:ins>
      <w:ins w:id="42" w:author="mkapur" w:date="2019-09-23T10:06:00Z">
        <w:r w:rsidR="005279AD">
          <w:t xml:space="preserve"> </w:t>
        </w:r>
      </w:ins>
      <w:ins w:id="43" w:author="mkapur" w:date="2019-09-23T10:08:00Z">
        <w:r w:rsidR="005279AD">
          <w:t>estimates and</w:t>
        </w:r>
      </w:ins>
      <w:ins w:id="44" w:author="mkapur" w:date="2019-09-23T10:07:00Z">
        <w:r w:rsidR="005279AD">
          <w:t xml:space="preserve"> tested against or among pre-</w:t>
        </w:r>
      </w:ins>
      <w:ins w:id="45" w:author="mkapur" w:date="2019-09-23T10:08:00Z">
        <w:r w:rsidR="005279AD">
          <w:t>specified</w:t>
        </w:r>
      </w:ins>
      <w:ins w:id="46" w:author="mkapur" w:date="2019-09-23T10:07:00Z">
        <w:r w:rsidR="005279AD">
          <w:t xml:space="preserve"> breaks of interest (i.e. an area with a known ecosystem regime). </w:t>
        </w:r>
      </w:ins>
      <w:r w:rsidR="00F502D0" w:rsidRPr="00130990">
        <w:t xml:space="preserve"> </w:t>
      </w:r>
      <w:bookmarkEnd w:id="33"/>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FC4EDFA" w:rsidR="00B10712" w:rsidRDefault="00B1424C" w:rsidP="008B4B4A">
      <w:pPr>
        <w:spacing w:after="0" w:line="276" w:lineRule="auto"/>
        <w:ind w:firstLine="360"/>
        <w:jc w:val="both"/>
        <w:rPr>
          <w:ins w:id="47" w:author="mkapur" w:date="2019-09-23T10:02:00Z"/>
        </w:rPr>
      </w:pPr>
      <w:r>
        <w:t xml:space="preserve"> </w:t>
      </w:r>
      <w:r w:rsidR="002360BE">
        <w:rPr>
          <w:rFonts w:cstheme="minorHAnsi"/>
          <w:iCs/>
        </w:rPr>
        <w:t>Our</w:t>
      </w:r>
      <w:r w:rsidR="00F502D0">
        <w:rPr>
          <w:rFonts w:cstheme="minorHAnsi"/>
          <w:iCs/>
        </w:rPr>
        <w:t xml:space="preserve"> </w:t>
      </w:r>
      <w:ins w:id="48" w:author="mkapur" w:date="2019-09-23T10:09:00Z">
        <w:r w:rsidR="005279AD">
          <w:rPr>
            <w:rFonts w:cstheme="minorHAnsi"/>
            <w:iCs/>
          </w:rPr>
          <w:t xml:space="preserve">GAM-based </w:t>
        </w:r>
      </w:ins>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del w:id="49" w:author="mkapur" w:date="2019-09-23T13:18:00Z">
        <w:r w:rsidR="00F502D0" w:rsidDel="00EE423C">
          <w:rPr>
            <w:rFonts w:cstheme="minorHAnsi"/>
            <w:iCs/>
          </w:rPr>
          <w:delText xml:space="preserve">northeast </w:delText>
        </w:r>
      </w:del>
      <w:ins w:id="50" w:author="mkapur" w:date="2019-09-23T13:18:00Z">
        <w:r w:rsidR="00EE423C">
          <w:rPr>
            <w:rFonts w:cstheme="minorHAnsi"/>
            <w:iCs/>
          </w:rPr>
          <w:t xml:space="preserve">Northeast </w:t>
        </w:r>
      </w:ins>
      <w:del w:id="51" w:author="mkapur" w:date="2019-09-23T13:18:00Z">
        <w:r w:rsidR="00C8377A" w:rsidDel="00EE423C">
          <w:rPr>
            <w:rFonts w:cstheme="minorHAnsi"/>
            <w:iCs/>
          </w:rPr>
          <w:delText xml:space="preserve">(NE) </w:delText>
        </w:r>
      </w:del>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5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w:t>
      </w:r>
      <w:del w:id="53" w:author="mkapur" w:date="2019-09-23T08:36:00Z">
        <w:r w:rsidR="002360BE" w:rsidDel="00F978C8">
          <w:delText xml:space="preserve">at </w:delText>
        </w:r>
      </w:del>
      <w:ins w:id="54" w:author="mkapur" w:date="2019-09-23T08:36:00Z">
        <w:r w:rsidR="00F978C8">
          <w:t xml:space="preserve">within </w:t>
        </w:r>
      </w:ins>
      <w:del w:id="55" w:author="mkapur" w:date="2019-09-23T08:36:00Z">
        <w:r w:rsidR="002360BE" w:rsidDel="00F978C8">
          <w:delText xml:space="preserve">regional </w:delText>
        </w:r>
      </w:del>
      <w:ins w:id="56" w:author="mkapur" w:date="2019-09-23T08:36:00Z">
        <w:r w:rsidR="00F978C8">
          <w:t xml:space="preserve">political boundaries </w:t>
        </w:r>
      </w:ins>
      <w:del w:id="57" w:author="mkapur" w:date="2019-09-23T08:36:00Z">
        <w:r w:rsidR="002360BE" w:rsidDel="00F978C8">
          <w:delText>scales</w:delText>
        </w:r>
      </w:del>
      <w:r w:rsidR="002360BE">
        <w:t xml:space="preserve">, 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w:t>
      </w:r>
      <w:del w:id="58" w:author="mkapur" w:date="2019-09-23T08:36:00Z">
        <w:r w:rsidR="002360BE" w:rsidDel="00F978C8">
          <w:delText xml:space="preserve">regions </w:delText>
        </w:r>
      </w:del>
      <w:ins w:id="59" w:author="mkapur" w:date="2019-09-23T08:36:00Z">
        <w:r w:rsidR="00F978C8">
          <w:t xml:space="preserve">areas </w:t>
        </w:r>
      </w:ins>
      <w:proofErr w:type="gramStart"/>
      <w:r w:rsidR="002360BE">
        <w:t>is</w:t>
      </w:r>
      <w:proofErr w:type="gramEnd"/>
      <w:r w:rsidR="002360BE">
        <w:t xml:space="preserve"> incongruent with the stock’s </w:t>
      </w:r>
      <w:r w:rsidR="002360BE">
        <w:lastRenderedPageBreak/>
        <w:t xml:space="preserve">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353C8C44" w:rsidR="002C21EB" w:rsidRPr="002C21EB" w:rsidRDefault="002C21EB" w:rsidP="008B4B4A">
      <w:pPr>
        <w:spacing w:after="0" w:line="276" w:lineRule="auto"/>
        <w:ind w:firstLine="360"/>
        <w:jc w:val="both"/>
        <w:rPr>
          <w:b/>
          <w:bCs/>
          <w:rPrChange w:id="60" w:author="mkapur" w:date="2019-09-23T10:02:00Z">
            <w:rPr/>
          </w:rPrChange>
        </w:rPr>
      </w:pPr>
      <w:moveToRangeStart w:id="61" w:author="mkapur" w:date="2019-09-23T10:02:00Z" w:name="move20125352"/>
      <w:moveTo w:id="62" w:author="mkapur" w:date="2019-09-23T10:02:00Z">
        <w:r w:rsidRPr="003F6D4D">
          <w:t xml:space="preserve">We </w:t>
        </w:r>
        <w:r>
          <w:t>aimed</w:t>
        </w:r>
        <w:r w:rsidRPr="003F6D4D">
          <w:t xml:space="preserve"> to develop a </w:t>
        </w:r>
        <w:del w:id="63" w:author="mkapur" w:date="2019-09-23T13:17:00Z">
          <w:r w:rsidDel="00B03260">
            <w:delText>data-driven</w:delText>
          </w:r>
        </w:del>
      </w:moveTo>
      <w:ins w:id="64" w:author="mkapur" w:date="2019-09-23T13:17:00Z">
        <w:r w:rsidR="00B03260">
          <w:t>model-based</w:t>
        </w:r>
      </w:ins>
      <w:moveTo w:id="65" w:author="mkapur" w:date="2019-09-23T10:02:00Z">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proofErr w:type="gramStart"/>
        <w:r w:rsidRPr="003F6D4D">
          <w:t xml:space="preserve">varies, </w:t>
        </w:r>
        <w:r>
          <w:t>and</w:t>
        </w:r>
        <w:proofErr w:type="gramEnd"/>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moveTo>
      <w:moveToRangeEnd w:id="61"/>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2A57E3B"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EE423C">
        <w:instrText>ADDIN CSL_CITATION {"citationItems":[{"id":"ITEM-1","itemData":{"DOI":"10.1007/978-3-540-74686-7","ISBN":"3_900051_00_3","ISSN":"3-900051-07-0","PMID":"1610626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 Development Core","non-dropping-particle":"","parse-names":false,"suffix":""},{"dropping-particle":"","family":"R Development Core Team","given":"R","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Team and R Development Core Team, 2016)","plainTextFormattedCitation":"(Team and R Development Core Team, 2016)","previouslyFormattedCitation":"(R Development Core Team, 2011)"},"properties":{"noteIndex":0},"schema":"https://github.com/citation-style-language/schema/raw/master/csl-citation.json"}</w:instrText>
      </w:r>
      <w:r w:rsidR="00231872">
        <w:fldChar w:fldCharType="separate"/>
      </w:r>
      <w:r w:rsidR="00EE423C" w:rsidRPr="00EE423C">
        <w:rPr>
          <w:noProof/>
        </w:rPr>
        <w:t>(</w:t>
      </w:r>
      <w:del w:id="66" w:author="mkapur" w:date="2019-09-23T13:20:00Z">
        <w:r w:rsidR="00EE423C" w:rsidRPr="00EE423C" w:rsidDel="00EE423C">
          <w:rPr>
            <w:noProof/>
          </w:rPr>
          <w:delText>Team and</w:delText>
        </w:r>
      </w:del>
      <w:r w:rsidR="00EE423C" w:rsidRPr="00EE423C">
        <w:rPr>
          <w:noProof/>
        </w:rPr>
        <w:t xml:space="preserve">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67"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67"/>
    </w:p>
    <w:p w14:paraId="178FD8AD" w14:textId="0715BE5D"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del w:id="68" w:author="mkapur" w:date="2019-09-23T09:50:00Z">
        <w:r w:rsidR="00EF678E" w:rsidDel="00D20838">
          <w:delText>regions</w:delText>
        </w:r>
      </w:del>
      <w:ins w:id="69" w:author="mkapur" w:date="2019-09-23T09:50:00Z">
        <w:r w:rsidR="00D20838">
          <w:t>management areas</w:t>
        </w:r>
      </w:ins>
      <w:ins w:id="70" w:author="mkapur" w:date="2019-09-23T09:49:00Z">
        <w:r w:rsidR="00B52D91">
          <w:t>.</w:t>
        </w:r>
      </w:ins>
      <w:del w:id="71" w:author="mkapur" w:date="2019-09-23T09:49:00Z">
        <w:r w:rsidR="000E7A4E" w:rsidDel="00B52D91">
          <w:delText>,</w:delText>
        </w:r>
      </w:del>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17CD5DB1"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r>
                  <w:ins w:id="72" w:author="mkapur" w:date="2019-09-23T13:21: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6B0E42E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3" w:author="mkapur" w:date="2019-09-23T13:21: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4" w:author="mkapur" w:date="2019-09-23T13:21:00Z">
                    <w:rPr>
                      <w:rFonts w:ascii="Cambria Math" w:hAnsi="Cambria Math"/>
                    </w:rPr>
                    <m:t>'</m:t>
                  </w:del>
                </m:r>
              </m:sup>
            </m:sSup>
          </m:e>
          <m:sub>
            <m:r>
              <w:rPr>
                <w:rFonts w:ascii="Cambria Math" w:hAnsi="Cambria Math"/>
              </w:rPr>
              <m:t>t</m:t>
            </m:r>
          </m:sub>
        </m:sSub>
      </m:oMath>
      <w:r>
        <w:t>,</w:t>
      </w:r>
      <w:del w:id="75" w:author="mkapur" w:date="2019-09-23T13:21:00Z">
        <w:r w:rsidDel="00314058">
          <w:delText xml:space="preserve"> </w:delText>
        </w:r>
        <w:r w:rsidRPr="002A0D40" w:rsidDel="00314058">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rsidDel="00314058">
          <w:delText xml:space="preserve"> </w:delText>
        </w:r>
      </w:del>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2648424" w:rsidR="00F502D0" w:rsidRDefault="00F502D0" w:rsidP="008B4B4A">
      <w:pPr>
        <w:spacing w:after="0" w:line="276" w:lineRule="auto"/>
        <w:ind w:firstLine="360"/>
        <w:jc w:val="both"/>
      </w:pPr>
      <w:r>
        <w:lastRenderedPageBreak/>
        <w:t xml:space="preserve">The </w:t>
      </w:r>
      <w:del w:id="76" w:author="mkapur" w:date="2019-09-23T12:32:00Z">
        <w:r w:rsidDel="00D72B7C">
          <w:delText xml:space="preserve">uncertainty </w:delText>
        </w:r>
      </w:del>
      <w:ins w:id="77" w:author="mkapur" w:date="2019-09-23T12:32:00Z">
        <w:r w:rsidR="00D72B7C">
          <w:t>standard error of the</w:t>
        </w:r>
      </w:ins>
      <w:del w:id="78" w:author="mkapur" w:date="2019-09-23T12:32:00Z">
        <w:r w:rsidDel="00D72B7C">
          <w:delText>in</w:delText>
        </w:r>
      </w:del>
      <w:r>
        <w:t xml:space="preserve"> derivative estimates ar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714B3A89"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79" w:name="_Hlk3457523"/>
      <w:bookmarkStart w:id="80" w:name="_Hlk2063522"/>
      <w:r w:rsidR="005E0FFF">
        <w:t xml:space="preserve">These steps are repeated </w:t>
      </w:r>
      <w:r w:rsidR="002360BE">
        <w:t xml:space="preserve">across the range </w:t>
      </w:r>
      <w:r w:rsidR="008F627F">
        <w:t xml:space="preserve">of explored </w:t>
      </w:r>
      <w:r w:rsidR="005E0FFF">
        <w:t>years and longitudes</w:t>
      </w:r>
      <w:bookmarkEnd w:id="79"/>
      <w:r w:rsidR="005E0FFF">
        <w:t xml:space="preserve">. </w:t>
      </w:r>
      <w:ins w:id="81" w:author="mkapur" w:date="2019-09-23T13:27:00Z">
        <w:r w:rsidR="00443498">
          <w:t xml:space="preserve">All simulated datasets described in Section 2.2.1 were fit using link function </w:t>
        </w:r>
        <w:r w:rsidR="00443498">
          <w:rPr>
            <w:i/>
          </w:rPr>
          <w:t>g</w:t>
        </w:r>
        <w:r w:rsidR="00443498">
          <w:t xml:space="preserve"> with smoothing functions </w:t>
        </w:r>
        <w:r w:rsidR="00443498">
          <w:rPr>
            <w:i/>
          </w:rPr>
          <w:t xml:space="preserve">f </w:t>
        </w:r>
        <w:r w:rsidR="00443498">
          <w:t xml:space="preserve">for both spatial covariates as well as for year. </w:t>
        </w:r>
      </w:ins>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82" w:name="_Hlk20125142"/>
      <w:r w:rsidR="000B4A0E">
        <w:t>;</w:t>
      </w:r>
      <w:r w:rsidR="00615029">
        <w:t xml:space="preserve"> this is rounded to the nearest </w:t>
      </w:r>
      <w:r w:rsidR="00254EB5">
        <w:t xml:space="preserve">integer </w:t>
      </w:r>
      <w:ins w:id="83" w:author="mkapur" w:date="2019-09-23T09:58:00Z">
        <w:r w:rsidR="006D2A7D">
          <w:t xml:space="preserve">(e.g. a value between 22.5 and 23.4 would be rounded to 23) </w:t>
        </w:r>
      </w:ins>
      <w:r w:rsidR="00254EB5">
        <w:t>and</w:t>
      </w:r>
      <w:r w:rsidR="00615029">
        <w:t xml:space="preserve"> </w:t>
      </w:r>
      <w:bookmarkStart w:id="84" w:name="_Hlk20134425"/>
      <w:r w:rsidR="00615029">
        <w:t>defined as the “breakpoint”</w:t>
      </w:r>
      <w:r w:rsidR="00CE3A12">
        <w:t xml:space="preserve"> </w:t>
      </w:r>
      <w:r w:rsidR="00B10712">
        <w:t xml:space="preserve">if </w:t>
      </w:r>
      <w:r w:rsidR="00615029">
        <w:t xml:space="preserve">its 95% confidence interval </w:t>
      </w:r>
      <w:ins w:id="85" w:author="mkapur" w:date="2019-09-23T12:33:00Z">
        <w:r w:rsidR="00D72B7C">
          <w:t xml:space="preserve">(generated using the standard error estimates for the derivative) </w:t>
        </w:r>
      </w:ins>
      <w:r w:rsidR="00615029">
        <w:t>does not include zero</w:t>
      </w:r>
      <w:bookmarkEnd w:id="84"/>
      <w:ins w:id="86" w:author="mkapur" w:date="2019-09-23T13:22:00Z">
        <w:r w:rsidR="00732D10">
          <w:t xml:space="preserve"> (see </w:t>
        </w:r>
        <w:r w:rsidR="00732D10">
          <w:fldChar w:fldCharType="begin"/>
        </w:r>
        <w:r w:rsidR="00732D10">
          <w:instrText xml:space="preserve"> REF _Ref2061301 \h  \* MERGEFORMAT </w:instrText>
        </w:r>
      </w:ins>
      <w:ins w:id="87" w:author="mkapur" w:date="2019-09-23T13:22:00Z">
        <w:r w:rsidR="00732D10">
          <w:fldChar w:fldCharType="separate"/>
        </w:r>
        <w:r w:rsidR="00732D10">
          <w:t xml:space="preserve">Figures </w:t>
        </w:r>
        <w:r w:rsidR="00732D10">
          <w:rPr>
            <w:noProof/>
          </w:rPr>
          <w:t>1</w:t>
        </w:r>
        <w:r w:rsidR="00732D10">
          <w:fldChar w:fldCharType="end"/>
        </w:r>
        <w:r w:rsidR="00732D10">
          <w:t xml:space="preserve"> and 2, which illustrate the raw data, smoothers and first derivatives thereof for two synthetic datasets).</w:t>
        </w:r>
      </w:ins>
      <w:del w:id="88" w:author="mkapur" w:date="2019-09-23T13:22:00Z">
        <w:r w:rsidR="00F502D0" w:rsidDel="00732D10">
          <w:delText>.</w:delText>
        </w:r>
      </w:del>
      <w:bookmarkEnd w:id="82"/>
      <w:r w:rsidR="00F502D0">
        <w:t xml:space="preserve"> </w:t>
      </w:r>
      <w:bookmarkEnd w:id="8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del w:id="89" w:author="mkapur" w:date="2019-09-23T08:28:00Z">
        <w:r w:rsidR="00254EB5" w:rsidDel="005257E0">
          <w:delText xml:space="preserve">33 </w:delText>
        </w:r>
      </w:del>
      <w:ins w:id="90" w:author="mkapur" w:date="2019-09-23T08:28:00Z">
        <w:r w:rsidR="005257E0">
          <w:t xml:space="preserve">55 </w:t>
        </w:r>
      </w:ins>
      <w:del w:id="91" w:author="mkapur" w:date="2019-09-23T08:28:00Z">
        <w:r w:rsidR="00254EB5" w:rsidDel="005257E0">
          <w:delText>miles</w:delText>
        </w:r>
      </w:del>
      <w:ins w:id="92" w:author="mkapur" w:date="2019-09-23T08:28:00Z">
        <w:r w:rsidR="005257E0">
          <w:t>kilometers</w:t>
        </w:r>
      </w:ins>
      <w:r w:rsidR="00254EB5">
        <w:t>)</w:t>
      </w:r>
      <w:r w:rsidR="006C1803">
        <w:t xml:space="preserve"> from the true breakpoint</w:t>
      </w:r>
      <w:r w:rsidR="00254EB5">
        <w:t>.</w:t>
      </w:r>
      <w:ins w:id="93" w:author="mkapur" w:date="2019-09-23T09:57:00Z">
        <w:r w:rsidR="006D2A7D">
          <w:t xml:space="preserve"> </w:t>
        </w:r>
      </w:ins>
      <w:del w:id="94" w:author="mkapur" w:date="2019-09-23T09:58:00Z">
        <w:r w:rsidR="00254EB5" w:rsidDel="006D2A7D">
          <w:delText xml:space="preserve"> </w:delText>
        </w:r>
      </w:del>
      <w:del w:id="95" w:author="mkapur" w:date="2019-09-23T13:22:00Z">
        <w:r w:rsidR="00EB497B" w:rsidDel="00732D10">
          <w:fldChar w:fldCharType="begin"/>
        </w:r>
        <w:r w:rsidR="00EB497B" w:rsidDel="00732D10">
          <w:delInstrText xml:space="preserve"> REF _Ref2061301 \h  \* MERGEFORMAT </w:delInstrText>
        </w:r>
        <w:r w:rsidR="00EB497B" w:rsidDel="00732D10">
          <w:fldChar w:fldCharType="separate"/>
        </w:r>
        <w:r w:rsidR="00EF1C91" w:rsidDel="00732D10">
          <w:delText>Figure</w:delText>
        </w:r>
        <w:r w:rsidR="006C1803" w:rsidDel="00732D10">
          <w:delText>s</w:delText>
        </w:r>
        <w:r w:rsidR="00EF1C91" w:rsidDel="00732D10">
          <w:delText xml:space="preserve"> </w:delText>
        </w:r>
        <w:r w:rsidR="00EF1C91" w:rsidDel="00732D10">
          <w:rPr>
            <w:noProof/>
          </w:rPr>
          <w:delText>1</w:delText>
        </w:r>
        <w:r w:rsidR="00EB497B" w:rsidDel="00732D10">
          <w:fldChar w:fldCharType="end"/>
        </w:r>
        <w:r w:rsidR="00EB497B" w:rsidDel="00732D10">
          <w:delText xml:space="preserve"> and</w:delText>
        </w:r>
        <w:r w:rsidR="006C1803" w:rsidDel="00732D10">
          <w:delText xml:space="preserve"> 2</w:delText>
        </w:r>
        <w:r w:rsidR="000759C3" w:rsidDel="00732D10">
          <w:delText xml:space="preserve"> </w:delText>
        </w:r>
        <w:r w:rsidR="000B4A0E" w:rsidDel="00732D10">
          <w:delText xml:space="preserve">illustrate the raw data, smoothers and first derivatives thereof for two </w:delText>
        </w:r>
        <w:r w:rsidR="00054388" w:rsidDel="00732D10">
          <w:delText>synthetic</w:delText>
        </w:r>
        <w:r w:rsidR="002360BE" w:rsidDel="00732D10">
          <w:delText xml:space="preserve"> </w:delText>
        </w:r>
        <w:r w:rsidR="000B4A0E" w:rsidDel="00732D10">
          <w:delText>dataset</w:delText>
        </w:r>
        <w:r w:rsidR="00231872" w:rsidDel="00732D10">
          <w:delText>s</w:delText>
        </w:r>
      </w:del>
      <w:r w:rsidR="000B4A0E">
        <w:t xml:space="preserve">. </w:t>
      </w:r>
      <w:del w:id="96" w:author="mkapur" w:date="2019-09-23T12:35:00Z">
        <w:r w:rsidR="00F502D0" w:rsidDel="00D72B7C">
          <w:delText xml:space="preserve">Once identified, the </w:delText>
        </w:r>
      </w:del>
      <w:ins w:id="97" w:author="mkapur" w:date="2019-09-23T12:35:00Z">
        <w:r w:rsidR="00D72B7C">
          <w:t xml:space="preserve">The </w:t>
        </w:r>
      </w:ins>
      <w:r w:rsidR="00F502D0">
        <w:t xml:space="preserve">raw length and age data </w:t>
      </w:r>
      <w:r w:rsidR="00615029">
        <w:t xml:space="preserve">(including all ages of fish) </w:t>
      </w:r>
      <w:r w:rsidR="003368A1">
        <w:t>are</w:t>
      </w:r>
      <w:ins w:id="98" w:author="mkapur" w:date="2019-09-23T12:35:00Z">
        <w:r w:rsidR="00D72B7C">
          <w:t xml:space="preserve"> then</w:t>
        </w:r>
      </w:ins>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99"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ins w:id="100" w:author="mkapur" w:date="2019-09-23T12:45:00Z">
        <w:r w:rsidR="00FC0B0C">
          <w:t xml:space="preserve"> [cm]</w:t>
        </w:r>
      </w:ins>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ins w:id="101" w:author="mkapur" w:date="2019-09-23T12:45:00Z">
        <w:r w:rsidR="00FC0B0C">
          <w:t>[cm/</w:t>
        </w:r>
        <w:proofErr w:type="spellStart"/>
        <w:r w:rsidR="00FC0B0C">
          <w:t>yr</w:t>
        </w:r>
        <w:proofErr w:type="spellEnd"/>
        <w:r w:rsidR="00FC0B0C">
          <w:t xml:space="preserve">] </w:t>
        </w:r>
      </w:ins>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ins w:id="102" w:author="mkapur" w:date="2019-09-23T12:45:00Z">
        <w:r w:rsidR="00FC0B0C">
          <w:t xml:space="preserve"> in years</w:t>
        </w:r>
      </w:ins>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ins w:id="103" w:author="mkapur" w:date="2019-09-23T12:39:00Z">
        <w:r w:rsidR="00FC0B0C">
          <w:t xml:space="preserve"> assuming that the </w:t>
        </w:r>
        <w:r w:rsidR="00FC0B0C" w:rsidRPr="004906F5">
          <w:rPr>
            <w:rFonts w:eastAsiaTheme="minorEastAsia"/>
          </w:rPr>
          <w:t xml:space="preserve">error </w:t>
        </w:r>
        <w:r w:rsidR="00FC0B0C">
          <w:rPr>
            <w:rFonts w:eastAsiaTheme="minorEastAsia"/>
          </w:rPr>
          <w:t>is</w:t>
        </w:r>
        <w:r w:rsidR="00FC0B0C" w:rsidRPr="004906F5">
          <w:rPr>
            <w:rFonts w:eastAsiaTheme="minorEastAsia"/>
          </w:rPr>
          <w:t xml:space="preserve"> normally distributed with zero mean and variance σ</w:t>
        </w:r>
        <w:r w:rsidR="00FC0B0C">
          <w:rPr>
            <w:rFonts w:eastAsiaTheme="minorEastAsia"/>
          </w:rPr>
          <w:t>)</w:t>
        </w:r>
        <w:r w:rsidR="00FC0B0C">
          <w:t>.</w:t>
        </w:r>
      </w:ins>
      <w:r w:rsidR="00FD20B7">
        <w:t xml:space="preserve"> (</w:t>
      </w:r>
      <w:del w:id="104" w:author="mkapur" w:date="2019-09-23T12:40:00Z">
        <w:r w:rsidR="00FD20B7" w:rsidDel="00FC0B0C">
          <w:delText>in this study using</w:delText>
        </w:r>
      </w:del>
      <w:ins w:id="105" w:author="mkapur" w:date="2019-09-23T12:40:00Z">
        <w:r w:rsidR="00FC0B0C">
          <w:t>This study used</w:t>
        </w:r>
      </w:ins>
      <w:r w:rsidR="00F502D0">
        <w:t xml:space="preserve"> Template Model Builder</w:t>
      </w:r>
      <w:del w:id="106" w:author="mkapur" w:date="2019-09-23T12:40:00Z">
        <w:r w:rsidR="00FD20B7" w:rsidDel="00FC0B0C">
          <w:delText>;</w:delText>
        </w:r>
        <w:r w:rsidR="00F502D0" w:rsidDel="00FC0B0C">
          <w:delText xml:space="preserve"> </w:delText>
        </w:r>
      </w:del>
      <w:ins w:id="107" w:author="mkapur" w:date="2019-09-23T12:40:00Z">
        <w:r w:rsidR="00FC0B0C">
          <w:t xml:space="preserve"> (</w:t>
        </w:r>
      </w:ins>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del w:id="108" w:author="mkapur" w:date="2019-09-23T12:40:00Z">
        <w:r w:rsidR="00BF7FA1" w:rsidDel="00FC0B0C">
          <w:delText>,</w:delText>
        </w:r>
      </w:del>
      <w:ins w:id="109" w:author="mkapur" w:date="2019-09-23T12:40:00Z">
        <w:r w:rsidR="00FC0B0C">
          <w:t>)</w:t>
        </w:r>
      </w:ins>
      <w:del w:id="110" w:author="mkapur" w:date="2019-09-23T12:39:00Z">
        <w:r w:rsidR="00F502D0" w:rsidDel="00FC0B0C">
          <w:delText xml:space="preserve"> assum</w:delText>
        </w:r>
        <w:r w:rsidR="00FD20B7" w:rsidDel="00FC0B0C">
          <w:delText>ing</w:delText>
        </w:r>
        <w:r w:rsidR="00F502D0" w:rsidDel="00FC0B0C">
          <w:delText xml:space="preserve"> that the </w:delText>
        </w:r>
        <w:r w:rsidR="00F502D0" w:rsidRPr="004906F5" w:rsidDel="00FC0B0C">
          <w:rPr>
            <w:rFonts w:eastAsiaTheme="minorEastAsia"/>
          </w:rPr>
          <w:delText xml:space="preserve">error </w:delText>
        </w:r>
        <w:r w:rsidR="00F502D0" w:rsidDel="00FC0B0C">
          <w:rPr>
            <w:rFonts w:eastAsiaTheme="minorEastAsia"/>
          </w:rPr>
          <w:delText>is</w:delText>
        </w:r>
        <w:r w:rsidR="00F502D0" w:rsidRPr="004906F5" w:rsidDel="00FC0B0C">
          <w:rPr>
            <w:rFonts w:eastAsiaTheme="minorEastAsia"/>
          </w:rPr>
          <w:delText xml:space="preserve"> normally distributed with zero mean and variance σ</w:delText>
        </w:r>
        <w:r w:rsidR="00FD20B7" w:rsidDel="00FC0B0C">
          <w:rPr>
            <w:rFonts w:eastAsiaTheme="minorEastAsia"/>
          </w:rPr>
          <w:delText>)</w:delText>
        </w:r>
      </w:del>
      <w:r w:rsidR="00F502D0">
        <w:t xml:space="preserve">. </w:t>
      </w:r>
    </w:p>
    <w:p w14:paraId="5034D09B" w14:textId="58397322" w:rsidR="00F502D0" w:rsidRDefault="00F502D0" w:rsidP="008B4B4A">
      <w:pPr>
        <w:spacing w:before="120" w:after="0" w:line="276" w:lineRule="auto"/>
        <w:jc w:val="both"/>
        <w:rPr>
          <w:rFonts w:eastAsiaTheme="minorEastAsia"/>
        </w:rPr>
      </w:pPr>
      <w:bookmarkStart w:id="111" w:name="_Ref5721864"/>
      <w:bookmarkEnd w:id="99"/>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11"/>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008E8DE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ins w:id="112" w:author="mkapur" w:date="2019-09-23T10:10:00Z">
        <w:r w:rsidR="007A52D3">
          <w:t xml:space="preserve">GAM-based </w:t>
        </w:r>
      </w:ins>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ins w:id="113" w:author="mkapur" w:date="2019-09-23T13:24:00Z">
        <w:r w:rsidR="00FE3F18">
          <w:t xml:space="preserve"> and</w:t>
        </w:r>
      </w:ins>
      <w:del w:id="114" w:author="mkapur" w:date="2019-09-23T13:24:00Z">
        <w:r w:rsidR="003057E6" w:rsidDel="00FE3F18">
          <w:delText>,</w:delText>
        </w:r>
      </w:del>
      <w:r w:rsidR="003057E6">
        <w:t xml:space="preserve"> growth</w:t>
      </w:r>
      <w:del w:id="115" w:author="mkapur" w:date="2019-09-23T13:24:00Z">
        <w:r w:rsidR="003057E6" w:rsidDel="00FE3F18">
          <w:delText>, and reproduction</w:delText>
        </w:r>
      </w:del>
      <w:r w:rsidR="003057E6">
        <w:t>) of individual fish</w:t>
      </w:r>
      <w:ins w:id="116" w:author="mkapur" w:date="2019-09-23T13:24:00Z">
        <w:r w:rsidR="00FE3F18">
          <w:t>, with reproduction governed by a generalized stock-recruitment relationship to produce new individuals</w:t>
        </w:r>
      </w:ins>
      <w:r w:rsidR="003057E6">
        <w:t xml:space="preserve">. </w:t>
      </w:r>
      <w:ins w:id="117" w:author="mkapur" w:date="2019-09-23T13:22:00Z">
        <w:r w:rsidR="00FE3F18">
          <w:t xml:space="preserve">An IBM was used to capture </w:t>
        </w:r>
      </w:ins>
      <w:ins w:id="118" w:author="mkapur" w:date="2019-09-23T13:23:00Z">
        <w:r w:rsidR="00FE3F18">
          <w:t>these key processes using simulated data similar in form to what would be included in a fishery stock assessment, wh</w:t>
        </w:r>
      </w:ins>
      <w:ins w:id="119" w:author="mkapur" w:date="2019-09-23T13:24:00Z">
        <w:r w:rsidR="00FE3F18">
          <w:t>ich is difficult to do analytically or using age/size aggregated models.</w:t>
        </w:r>
      </w:ins>
      <w:ins w:id="120" w:author="mkapur" w:date="2019-09-23T13:23:00Z">
        <w:r w:rsidR="00FE3F18">
          <w:t xml:space="preserve"> </w:t>
        </w:r>
      </w:ins>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641F598A" w:rsidR="00F75BC7" w:rsidRDefault="00392042" w:rsidP="008B4B4A">
      <w:pPr>
        <w:pStyle w:val="Caption"/>
        <w:spacing w:before="120" w:after="120" w:line="276" w:lineRule="auto"/>
        <w:jc w:val="both"/>
      </w:pPr>
      <w:bookmarkStart w:id="121"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21"/>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del w:id="122" w:author="mkapur" w:date="2019-09-23T12:46:00Z">
                <w:rPr>
                  <w:rFonts w:ascii="Cambria Math" w:hAnsi="Cambria Math"/>
                </w:rPr>
                <m:t>(</m:t>
              </w:del>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del w:id="123" w:author="mkapur" w:date="2019-09-23T12:46:00Z">
                <w:rPr>
                  <w:rFonts w:ascii="Cambria Math" w:hAnsi="Cambria Math"/>
                </w:rPr>
                <m:t>)</m:t>
              </w:del>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124" w:author="mkapur" w:date="2019-09-23T12:46:00Z">
                <w:rPr>
                  <w:rFonts w:ascii="Cambria Math" w:hAnsi="Cambria Math"/>
                </w:rPr>
                <m:t>)</m:t>
              </w:ins>
            </m:r>
          </m:den>
        </m:f>
      </m:oMath>
    </w:p>
    <w:p w14:paraId="3012175C" w14:textId="20C4ADD9" w:rsidR="00E05953" w:rsidRDefault="003368A1" w:rsidP="008B4B4A">
      <w:pPr>
        <w:spacing w:after="0" w:line="276" w:lineRule="auto"/>
        <w:jc w:val="both"/>
      </w:pPr>
      <w:bookmarkStart w:id="125"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del w:id="126" w:author="mkapur" w:date="2019-09-23T12:47:00Z">
        <w:r w:rsidR="008A6648" w:rsidDel="0053714E">
          <w:rPr>
            <w:rFonts w:eastAsiaTheme="minorEastAsia"/>
          </w:rPr>
          <w:delText>to</w:delText>
        </w:r>
        <w:r w:rsidR="00642D5E" w:rsidDel="0053714E">
          <w:rPr>
            <w:rFonts w:eastAsiaTheme="minorEastAsia"/>
          </w:rPr>
          <w:delText xml:space="preserve"> </w:delText>
        </w:r>
        <w:r w:rsidR="009E50E8" w:rsidDel="0053714E">
          <w:rPr>
            <w:rFonts w:eastAsiaTheme="minorEastAsia"/>
          </w:rPr>
          <w:delText>bias-corrected</w:delText>
        </w:r>
      </w:del>
      <w:ins w:id="127" w:author="mkapur" w:date="2019-09-23T12:47:00Z">
        <w:r w:rsidR="0053714E">
          <w:rPr>
            <w:rFonts w:eastAsiaTheme="minorEastAsia"/>
          </w:rPr>
          <w:t>to</w:t>
        </w:r>
      </w:ins>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2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2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del w:id="129" w:author="mkapur" w:date="2019-09-30T09:53:00Z">
        <w:r w:rsidR="00473F2A" w:rsidDel="00927DFA">
          <w:delText>62</w:delText>
        </w:r>
        <w:r w:rsidR="00305278" w:rsidDel="00927DFA">
          <w:delText xml:space="preserve"> </w:delText>
        </w:r>
      </w:del>
      <w:ins w:id="130" w:author="mkapur" w:date="2019-09-30T09:53:00Z">
        <w:r w:rsidR="00927DFA">
          <w:t xml:space="preserve">10 </w:t>
        </w:r>
      </w:ins>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del w:id="131" w:author="mkapur" w:date="2019-09-30T09:53:00Z">
        <w:r w:rsidR="00473F2A" w:rsidDel="00927DFA">
          <w:delText>21</w:delText>
        </w:r>
        <w:r w:rsidR="00401105" w:rsidDel="00927DFA">
          <w:delText>5</w:delText>
        </w:r>
        <w:r w:rsidR="00305278" w:rsidDel="00927DFA">
          <w:delText xml:space="preserve"> </w:delText>
        </w:r>
      </w:del>
      <w:ins w:id="132" w:author="mkapur" w:date="2019-09-30T09:53:00Z">
        <w:r w:rsidR="00927DFA">
          <w:t xml:space="preserve">70 </w:t>
        </w:r>
      </w:ins>
      <w:r w:rsidR="00473F2A">
        <w:t>cm</w:t>
      </w:r>
      <w:r w:rsidR="00862408">
        <w:t xml:space="preserve"> and </w:t>
      </w:r>
      <w:r w:rsidR="00862408">
        <w:rPr>
          <w:i/>
        </w:rPr>
        <w:t>k</w:t>
      </w:r>
      <w:r w:rsidR="00862408">
        <w:t xml:space="preserve"> = 0.</w:t>
      </w:r>
      <w:del w:id="133" w:author="mkapur" w:date="2019-09-30T09:53:00Z">
        <w:r w:rsidR="00862408" w:rsidDel="00927DFA">
          <w:delText>25</w:delText>
        </w:r>
        <w:r w:rsidR="00305278" w:rsidDel="00927DFA">
          <w:delText xml:space="preserve"> </w:delText>
        </w:r>
      </w:del>
      <w:ins w:id="134" w:author="mkapur" w:date="2019-09-30T09:53:00Z">
        <w:r w:rsidR="00927DFA">
          <w:t xml:space="preserve">30 </w:t>
        </w:r>
      </w:ins>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del w:id="135" w:author="mkapur" w:date="2019-09-30T09:53:00Z">
        <w:r w:rsidR="00401105" w:rsidDel="00927DFA">
          <w:rPr>
            <w:rFonts w:eastAsiaTheme="minorEastAsia"/>
          </w:rPr>
          <w:delText>74</w:delText>
        </w:r>
        <w:r w:rsidR="00305278" w:rsidDel="00927DFA">
          <w:rPr>
            <w:rFonts w:eastAsiaTheme="minorEastAsia"/>
          </w:rPr>
          <w:delText xml:space="preserve"> </w:delText>
        </w:r>
      </w:del>
      <w:ins w:id="136" w:author="mkapur" w:date="2019-09-30T09:53:00Z">
        <w:r w:rsidR="00927DFA">
          <w:rPr>
            <w:rFonts w:eastAsiaTheme="minorEastAsia"/>
          </w:rPr>
          <w:t xml:space="preserve">12 </w:t>
        </w:r>
      </w:ins>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w:t>
      </w:r>
      <w:del w:id="137" w:author="mkapur" w:date="2019-09-30T09:53:00Z">
        <w:r w:rsidR="00401105" w:rsidDel="00927DFA">
          <w:rPr>
            <w:rFonts w:eastAsiaTheme="minorEastAsia"/>
          </w:rPr>
          <w:delText>258</w:delText>
        </w:r>
        <w:r w:rsidR="00305278" w:rsidDel="00927DFA">
          <w:rPr>
            <w:rFonts w:eastAsiaTheme="minorEastAsia"/>
          </w:rPr>
          <w:delText xml:space="preserve"> </w:delText>
        </w:r>
      </w:del>
      <w:ins w:id="138" w:author="mkapur" w:date="2019-09-30T09:53:00Z">
        <w:r w:rsidR="00927DFA">
          <w:rPr>
            <w:rFonts w:eastAsiaTheme="minorEastAsia"/>
          </w:rPr>
          <w:t xml:space="preserve">84 </w:t>
        </w:r>
      </w:ins>
      <w:r w:rsidR="00401105">
        <w:rPr>
          <w:rFonts w:eastAsiaTheme="minorEastAsia"/>
        </w:rPr>
        <w:t xml:space="preserve">cm, </w:t>
      </w:r>
      <w:r w:rsidR="00401105">
        <w:rPr>
          <w:i/>
        </w:rPr>
        <w:t>k</w:t>
      </w:r>
      <w:r w:rsidR="00401105">
        <w:t xml:space="preserve"> = 0.</w:t>
      </w:r>
      <w:del w:id="139" w:author="mkapur" w:date="2019-09-30T09:53:00Z">
        <w:r w:rsidR="00401105" w:rsidDel="00927DFA">
          <w:delText>25</w:delText>
        </w:r>
        <w:r w:rsidR="00305278" w:rsidDel="00927DFA">
          <w:delText xml:space="preserve"> </w:delText>
        </w:r>
      </w:del>
      <w:ins w:id="140" w:author="mkapur" w:date="2019-09-30T09:53:00Z">
        <w:r w:rsidR="00927DFA">
          <w:t xml:space="preserve">30 </w:t>
        </w:r>
      </w:ins>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731BD358"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w:t>
      </w:r>
      <w:del w:id="141" w:author="mkapur" w:date="2019-09-23T13:27:00Z">
        <w:r w:rsidR="002B159B" w:rsidDel="0012111C">
          <w:delText xml:space="preserve">test of the ability to </w:delText>
        </w:r>
        <w:r w:rsidR="001B6135" w:rsidDel="0012111C">
          <w:delText xml:space="preserve">identify </w:delText>
        </w:r>
        <w:r w:rsidR="002B159B" w:rsidDel="0012111C">
          <w:delText>a</w:delText>
        </w:r>
      </w:del>
      <w:ins w:id="142" w:author="mkapur" w:date="2019-09-23T13:27:00Z">
        <w:r w:rsidR="0012111C">
          <w:t>scenario including a</w:t>
        </w:r>
      </w:ins>
      <w:r w:rsidR="002B159B">
        <w:t xml:space="preserve"> temporal regime change in growth</w:t>
      </w:r>
      <w:del w:id="143" w:author="mkapur" w:date="2019-09-23T13:27:00Z">
        <w:r w:rsidR="00D60AC2" w:rsidDel="00414DC8">
          <w:delText xml:space="preserve">; </w:delText>
        </w:r>
      </w:del>
      <w:ins w:id="144" w:author="mkapur" w:date="2019-09-23T13:27:00Z">
        <w:r w:rsidR="00414DC8">
          <w:t xml:space="preserve">. </w:t>
        </w:r>
      </w:ins>
      <w:del w:id="145" w:author="mkapur" w:date="2019-09-23T13:27:00Z">
        <w:r w:rsidR="00D60AC2" w:rsidDel="00414DC8">
          <w:delText xml:space="preserve">all simulated datasets were fit using link function </w:delText>
        </w:r>
        <w:r w:rsidR="00D60AC2" w:rsidDel="00414DC8">
          <w:rPr>
            <w:i/>
          </w:rPr>
          <w:delText>g</w:delText>
        </w:r>
        <w:r w:rsidR="00D60AC2" w:rsidDel="00414DC8">
          <w:delText xml:space="preserve"> with smoothing functions </w:delText>
        </w:r>
        <w:r w:rsidR="00D60AC2" w:rsidDel="00414DC8">
          <w:rPr>
            <w:i/>
          </w:rPr>
          <w:delText xml:space="preserve">f </w:delText>
        </w:r>
        <w:r w:rsidR="00D60AC2" w:rsidDel="00414DC8">
          <w:delText xml:space="preserve">for both spatial covariates as well as </w:delText>
        </w:r>
        <w:r w:rsidDel="00414DC8">
          <w:delText xml:space="preserve">for </w:delText>
        </w:r>
        <w:r w:rsidR="00D60AC2" w:rsidDel="00414DC8">
          <w:delText>year</w:delText>
        </w:r>
        <w:r w:rsidR="00C700EA" w:rsidDel="00414DC8">
          <w:delText>.</w:delText>
        </w:r>
        <w:r w:rsidR="003F6D4D" w:rsidDel="00414DC8">
          <w:delText xml:space="preserve"> </w:delText>
        </w:r>
      </w:del>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ins w:id="146" w:author="mkapur" w:date="2019-09-23T13:28:00Z">
        <w:r w:rsidR="00443498">
          <w:rPr>
            <w:rFonts w:eastAsiaTheme="minorEastAsia"/>
          </w:rPr>
          <w:t xml:space="preserve">All fish in scenario 1 (no spatial or temporal variation) were grown under regime 1 and sampled (uniformly) over latitude and longitude between </w:t>
        </w:r>
        <w:r w:rsidR="00443498">
          <w:t xml:space="preserve">0° to 50°. </w:t>
        </w:r>
        <w:r w:rsidR="00443498">
          <w:rPr>
            <w:rFonts w:eastAsiaTheme="minorEastAsia"/>
          </w:rPr>
          <w:t>In scenario 2,</w:t>
        </w:r>
        <w:r w:rsidR="00443498">
          <w:t xml:space="preserve"> fish were grown in two regimes, and </w:t>
        </w:r>
        <w:r w:rsidR="00443498">
          <w:rPr>
            <w:rFonts w:eastAsiaTheme="minorEastAsia"/>
          </w:rPr>
          <w:t xml:space="preserve">fish grown under regime 1 were </w:t>
        </w:r>
        <w:r w:rsidR="00443498">
          <w:t xml:space="preserve">between 0° and 25° (latitude and longitude) while fish grown under regime 2 had </w:t>
        </w:r>
      </w:ins>
      <w:ins w:id="147" w:author="mkapur" w:date="2019-09-23T13:29:00Z">
        <w:r w:rsidR="00644598">
          <w:t>coordinates</w:t>
        </w:r>
      </w:ins>
      <w:ins w:id="148" w:author="mkapur" w:date="2019-09-23T13:28:00Z">
        <w:r w:rsidR="00443498">
          <w:t xml:space="preserve"> sampled between 25</w:t>
        </w:r>
      </w:ins>
      <w:ins w:id="149" w:author="mkapur" w:date="2019-09-23T13:29:00Z">
        <w:r w:rsidR="004D32EA">
          <w:t>°</w:t>
        </w:r>
      </w:ins>
      <w:ins w:id="150" w:author="mkapur" w:date="2019-09-23T13:28:00Z">
        <w:r w:rsidR="00443498">
          <w:t xml:space="preserve"> to 50</w:t>
        </w:r>
      </w:ins>
      <w:ins w:id="151" w:author="mkapur" w:date="2019-09-23T13:29:00Z">
        <w:r w:rsidR="004D32EA">
          <w:t>°</w:t>
        </w:r>
      </w:ins>
      <w:ins w:id="152" w:author="mkapur" w:date="2019-09-23T13:28:00Z">
        <w:r w:rsidR="00443498">
          <w:t>. The same approach was applied for scenario 3, except that fish grown under regime 2 were sampled from 20</w:t>
        </w:r>
      </w:ins>
      <w:ins w:id="153" w:author="mkapur" w:date="2019-09-23T13:29:00Z">
        <w:r w:rsidR="004D32EA">
          <w:t>°</w:t>
        </w:r>
      </w:ins>
      <w:ins w:id="154" w:author="mkapur" w:date="2019-09-23T13:28:00Z">
        <w:r w:rsidR="00443498">
          <w:t xml:space="preserve"> to 50</w:t>
        </w:r>
      </w:ins>
      <w:ins w:id="155" w:author="mkapur" w:date="2019-09-23T13:29:00Z">
        <w:r w:rsidR="004D32EA">
          <w:t>°</w:t>
        </w:r>
      </w:ins>
      <w:ins w:id="156" w:author="mkapur" w:date="2019-09-23T13:28:00Z">
        <w:r w:rsidR="00443498">
          <w:t xml:space="preserve">, thus creating an overlap zone between 20° and 25°.  </w:t>
        </w:r>
      </w:ins>
      <w:del w:id="157" w:author="mkapur" w:date="2019-09-23T13:28:00Z">
        <w:r w:rsidR="006C1803" w:rsidDel="00443498">
          <w:rPr>
            <w:rFonts w:eastAsiaTheme="minorEastAsia"/>
          </w:rPr>
          <w:delText>A</w:delText>
        </w:r>
        <w:r w:rsidR="00F04629" w:rsidDel="00443498">
          <w:rPr>
            <w:rFonts w:eastAsiaTheme="minorEastAsia"/>
          </w:rPr>
          <w:delText xml:space="preserve">ll fish </w:delText>
        </w:r>
        <w:r w:rsidR="006C1803" w:rsidDel="00443498">
          <w:rPr>
            <w:rFonts w:eastAsiaTheme="minorEastAsia"/>
          </w:rPr>
          <w:delText xml:space="preserve">in scenario 1 (no spatial or temporal variation) </w:delText>
        </w:r>
        <w:r w:rsidR="00952B81" w:rsidDel="00443498">
          <w:rPr>
            <w:rFonts w:eastAsiaTheme="minorEastAsia"/>
          </w:rPr>
          <w:delText>were</w:delText>
        </w:r>
        <w:r w:rsidR="00F04629" w:rsidDel="00443498">
          <w:rPr>
            <w:rFonts w:eastAsiaTheme="minorEastAsia"/>
          </w:rPr>
          <w:delText xml:space="preserve"> grown under </w:delText>
        </w:r>
        <w:r w:rsidR="006C1803" w:rsidDel="00443498">
          <w:rPr>
            <w:rFonts w:eastAsiaTheme="minorEastAsia"/>
          </w:rPr>
          <w:delText>r</w:delText>
        </w:r>
        <w:r w:rsidR="00F04629" w:rsidDel="00443498">
          <w:rPr>
            <w:rFonts w:eastAsiaTheme="minorEastAsia"/>
          </w:rPr>
          <w:delText xml:space="preserve">egime 1 </w:delText>
        </w:r>
        <w:r w:rsidR="00952B81" w:rsidDel="00443498">
          <w:rPr>
            <w:rFonts w:eastAsiaTheme="minorEastAsia"/>
          </w:rPr>
          <w:delText>with</w:delText>
        </w:r>
        <w:r w:rsidR="00F04629" w:rsidDel="00443498">
          <w:delText xml:space="preserve"> </w:delText>
        </w:r>
        <w:r w:rsidR="00F04629" w:rsidDel="00443498">
          <w:rPr>
            <w:rFonts w:eastAsiaTheme="minorEastAsia"/>
          </w:rPr>
          <w:delText xml:space="preserve">latitude and longitude </w:delText>
        </w:r>
        <w:r w:rsidR="00F04629" w:rsidDel="00443498">
          <w:delText xml:space="preserve">sampled uniformly from 0° to 50°. </w:delText>
        </w:r>
        <w:r w:rsidDel="00443498">
          <w:rPr>
            <w:rFonts w:eastAsiaTheme="minorEastAsia"/>
          </w:rPr>
          <w:delText xml:space="preserve">In </w:delText>
        </w:r>
        <w:r w:rsidR="006C1803" w:rsidDel="00443498">
          <w:rPr>
            <w:rFonts w:eastAsiaTheme="minorEastAsia"/>
          </w:rPr>
          <w:delText>s</w:delText>
        </w:r>
        <w:r w:rsidDel="00443498">
          <w:rPr>
            <w:rFonts w:eastAsiaTheme="minorEastAsia"/>
          </w:rPr>
          <w:delText>cenario 2,</w:delText>
        </w:r>
        <w:r w:rsidDel="00443498">
          <w:delText xml:space="preserve"> </w:delText>
        </w:r>
        <w:r w:rsidR="00473F2A" w:rsidDel="00443498">
          <w:rPr>
            <w:rFonts w:eastAsiaTheme="minorEastAsia"/>
          </w:rPr>
          <w:delText xml:space="preserve">the latitude and longitude of fish grown under </w:delText>
        </w:r>
        <w:r w:rsidR="006C1803" w:rsidDel="00443498">
          <w:rPr>
            <w:rFonts w:eastAsiaTheme="minorEastAsia"/>
          </w:rPr>
          <w:delText>r</w:delText>
        </w:r>
        <w:r w:rsidR="00473F2A" w:rsidDel="00443498">
          <w:rPr>
            <w:rFonts w:eastAsiaTheme="minorEastAsia"/>
          </w:rPr>
          <w:delText xml:space="preserve">egime 1 </w:delText>
        </w:r>
        <w:r w:rsidR="001B6135" w:rsidDel="00443498">
          <w:rPr>
            <w:rFonts w:eastAsiaTheme="minorEastAsia"/>
          </w:rPr>
          <w:delText>we</w:delText>
        </w:r>
        <w:r w:rsidR="00473F2A" w:rsidDel="00443498">
          <w:rPr>
            <w:rFonts w:eastAsiaTheme="minorEastAsia"/>
          </w:rPr>
          <w:delText xml:space="preserve">re </w:delText>
        </w:r>
        <w:r w:rsidR="00473F2A" w:rsidDel="00443498">
          <w:delText xml:space="preserve">sampled independently and at random from a uniform distribution between 0° and 25°; fish grown under </w:delText>
        </w:r>
        <w:r w:rsidR="006C1803" w:rsidDel="00443498">
          <w:delText>r</w:delText>
        </w:r>
        <w:r w:rsidR="00473F2A" w:rsidDel="00443498">
          <w:delText xml:space="preserve">egime 2 </w:delText>
        </w:r>
        <w:r w:rsidR="00952B81" w:rsidDel="00443498">
          <w:delText>had</w:delText>
        </w:r>
        <w:r w:rsidR="00473F2A" w:rsidDel="00443498">
          <w:delText xml:space="preserve"> </w:delText>
        </w:r>
        <w:r w:rsidR="00473F2A" w:rsidDel="00443498">
          <w:rPr>
            <w:rFonts w:eastAsiaTheme="minorEastAsia"/>
          </w:rPr>
          <w:delText xml:space="preserve">latitude and longitude </w:delText>
        </w:r>
        <w:r w:rsidR="00473F2A" w:rsidDel="00443498">
          <w:delText xml:space="preserve">sampled </w:delText>
        </w:r>
        <w:r w:rsidR="00303AFC" w:rsidDel="00443498">
          <w:delText>uniformly</w:delText>
        </w:r>
        <w:r w:rsidR="00473F2A" w:rsidDel="00443498">
          <w:delText xml:space="preserve"> from 25° to 50°. </w:delText>
        </w:r>
        <w:r w:rsidDel="00443498">
          <w:delText xml:space="preserve">The same approach </w:delText>
        </w:r>
        <w:r w:rsidR="00952B81" w:rsidDel="00443498">
          <w:delText>was</w:delText>
        </w:r>
        <w:r w:rsidDel="00443498">
          <w:delText xml:space="preserve"> applied for </w:delText>
        </w:r>
        <w:r w:rsidR="006C1803" w:rsidDel="00443498">
          <w:delText>s</w:delText>
        </w:r>
        <w:r w:rsidDel="00443498">
          <w:delText>cenario 3</w:delText>
        </w:r>
        <w:r w:rsidR="006C1803" w:rsidDel="00443498">
          <w:delText>,</w:delText>
        </w:r>
        <w:r w:rsidDel="00443498">
          <w:delText xml:space="preserve"> with the change that fish grown under </w:delText>
        </w:r>
        <w:r w:rsidR="006C1803" w:rsidDel="00443498">
          <w:delText>r</w:delText>
        </w:r>
        <w:r w:rsidDel="00443498">
          <w:delText xml:space="preserve">egime 2 </w:delText>
        </w:r>
        <w:r w:rsidR="00952B81" w:rsidDel="00443498">
          <w:delText>had</w:delText>
        </w:r>
        <w:r w:rsidDel="00443498">
          <w:delText xml:space="preserve"> </w:delText>
        </w:r>
        <w:r w:rsidDel="00443498">
          <w:rPr>
            <w:rFonts w:eastAsiaTheme="minorEastAsia"/>
          </w:rPr>
          <w:delText xml:space="preserve">latitude and longitude </w:delText>
        </w:r>
        <w:r w:rsidDel="00443498">
          <w:delText>sampled uniformly from 20° to 50°, thus creating an overlap zone</w:delText>
        </w:r>
        <w:r w:rsidR="00A1156A" w:rsidDel="00443498">
          <w:delText xml:space="preserve"> between 20° and 25°</w:delText>
        </w:r>
        <w:r w:rsidDel="00443498">
          <w:delText xml:space="preserve">. </w:delText>
        </w:r>
        <w:r w:rsidR="001E05C4" w:rsidDel="00443498">
          <w:delText xml:space="preserve"> </w:delText>
        </w:r>
      </w:del>
      <w:r w:rsidR="006C1803">
        <w:t>A</w:t>
      </w:r>
      <w:r w:rsidR="001E05C4">
        <w:t>ll simulated fish</w:t>
      </w:r>
      <w:r w:rsidR="006C1803">
        <w:t xml:space="preserve"> in scenario 4, </w:t>
      </w:r>
      <w:del w:id="158" w:author="mkapur" w:date="2019-09-23T13:29:00Z">
        <w:r w:rsidR="001E05C4" w:rsidDel="004D32EA">
          <w:rPr>
            <w:rFonts w:eastAsiaTheme="minorEastAsia"/>
          </w:rPr>
          <w:delText>were assigned</w:delText>
        </w:r>
      </w:del>
      <w:ins w:id="159" w:author="mkapur" w:date="2019-09-23T13:29:00Z">
        <w:r w:rsidR="004D32EA">
          <w:rPr>
            <w:rFonts w:eastAsiaTheme="minorEastAsia"/>
          </w:rPr>
          <w:t>had</w:t>
        </w:r>
      </w:ins>
      <w:r w:rsidR="001E05C4">
        <w:rPr>
          <w:rFonts w:eastAsiaTheme="minorEastAsia"/>
        </w:rPr>
        <w:t xml:space="preserve"> latitudes</w:t>
      </w:r>
      <w:r w:rsidR="001E05C4" w:rsidRPr="0065797E">
        <w:t xml:space="preserve"> </w:t>
      </w:r>
      <w:del w:id="160" w:author="mkapur" w:date="2019-09-23T13:30:00Z">
        <w:r w:rsidR="001E05C4" w:rsidDel="00892D1B">
          <w:delText>sampled independently and at random from a uniform distribution</w:delText>
        </w:r>
      </w:del>
      <w:ins w:id="161" w:author="mkapur" w:date="2019-09-23T13:30:00Z">
        <w:r w:rsidR="00892D1B">
          <w:t>sampled</w:t>
        </w:r>
      </w:ins>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rPr>
          <w:ins w:id="162" w:author="mkapur" w:date="2019-09-23T08:29:00Z"/>
        </w:rPr>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608F0344" w:rsidR="00CE3A12" w:rsidRPr="00AB3E57" w:rsidRDefault="00473F2A" w:rsidP="008B4B4A">
      <w:pPr>
        <w:spacing w:after="0" w:line="276" w:lineRule="auto"/>
        <w:ind w:firstLine="360"/>
        <w:jc w:val="both"/>
      </w:pPr>
      <w:r>
        <w:lastRenderedPageBreak/>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w:del w:id="163" w:author="mkapur" w:date="2019-09-23T11:28:00Z">
            <m:rPr>
              <m:sty m:val="p"/>
            </m:rPr>
            <w:rPr>
              <w:rFonts w:ascii="Cambria Math" w:hAnsi="Cambria Math"/>
            </w:rPr>
            <m:t>log</m:t>
          </w:del>
        </m:r>
        <m:r>
          <w:del w:id="164" w:author="mkapur" w:date="2019-09-23T11:28:00Z">
            <w:rPr>
              <w:rFonts w:ascii="Cambria Math" w:hAnsi="Cambria Math"/>
            </w:rPr>
            <m:t>(</m:t>
          </w:del>
        </m:r>
        <m:r>
          <m:rPr>
            <m:sty m:val="p"/>
          </m:rPr>
          <w:rPr>
            <w:rFonts w:ascii="Cambria Math" w:hAnsi="Cambria Math"/>
          </w:rPr>
          <m:t>σ</m:t>
        </m:r>
        <m:r>
          <w:del w:id="165" w:author="mkapur" w:date="2019-09-23T11:28:00Z">
            <w:rPr>
              <w:rFonts w:ascii="Cambria Math" w:eastAsiaTheme="minorEastAsia" w:hAnsi="Cambria Math"/>
            </w:rPr>
            <m:t>)</m:t>
          </w:del>
        </m:r>
      </m:oMath>
      <w:r w:rsidR="00CE3A12" w:rsidRPr="008567BF">
        <w:t xml:space="preserve"> </w:t>
      </w:r>
      <w:r w:rsidR="00CE3A12">
        <w:t xml:space="preserve">= </w:t>
      </w:r>
      <w:del w:id="166" w:author="mkapur" w:date="2019-09-23T11:28:00Z">
        <w:r w:rsidR="00CE3A12" w:rsidDel="006406B7">
          <w:delText>0.</w:delText>
        </w:r>
      </w:del>
      <w:ins w:id="167" w:author="mkapur" w:date="2019-09-23T11:28:00Z">
        <w:r w:rsidR="006406B7">
          <w:t>1.</w:t>
        </w:r>
      </w:ins>
      <w:r w:rsidR="00CE3A12">
        <w:t xml:space="preserve">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hich were </w:t>
      </w:r>
      <w:del w:id="168" w:author="mkapur" w:date="2019-09-30T09:50:00Z">
        <w:r w:rsidR="00CE3A12" w:rsidDel="00927DFA">
          <w:delText xml:space="preserve">0 </w:delText>
        </w:r>
      </w:del>
      <w:ins w:id="169" w:author="mkapur" w:date="2019-09-30T09:50:00Z">
        <w:r w:rsidR="00927DFA">
          <w:t xml:space="preserve">3 </w:t>
        </w:r>
      </w:ins>
      <w:r w:rsidR="00CE3A12">
        <w:t xml:space="preserve">and </w:t>
      </w:r>
      <w:del w:id="170" w:author="mkapur" w:date="2019-09-30T09:50:00Z">
        <w:r w:rsidR="00CE3A12" w:rsidDel="00927DFA">
          <w:delText xml:space="preserve">15 </w:delText>
        </w:r>
      </w:del>
      <w:ins w:id="171" w:author="mkapur" w:date="2019-09-30T09:50:00Z">
        <w:r w:rsidR="00927DFA">
          <w:t xml:space="preserve">30 </w:t>
        </w:r>
      </w:ins>
      <w:r w:rsidR="00CE3A12">
        <w:t xml:space="preserve">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72"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72"/>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480D57ED" w:rsidR="002C6B59" w:rsidRPr="002C6B59" w:rsidRDefault="002C6B59" w:rsidP="008B4B4A">
      <w:pPr>
        <w:spacing w:after="0" w:line="276" w:lineRule="auto"/>
        <w:ind w:firstLine="360"/>
        <w:jc w:val="both"/>
      </w:pPr>
      <w:r>
        <w:t xml:space="preserve">To facilitate comparison between the proposed </w:t>
      </w:r>
      <w:ins w:id="173" w:author="mkapur" w:date="2019-09-23T10:10:00Z">
        <w:r w:rsidR="007A52D3">
          <w:t xml:space="preserve">GAM-based </w:t>
        </w:r>
      </w:ins>
      <w:r>
        <w:t xml:space="preserve">method and an extant approach, we applied the </w:t>
      </w:r>
      <w:r w:rsidRPr="002C6B59">
        <w:t xml:space="preserve">sequential </w:t>
      </w:r>
      <w:r w:rsidRPr="0038329C">
        <w:rPr>
          <w:i/>
          <w:iCs/>
          <w:rPrChange w:id="174" w:author="mkapur" w:date="2019-09-23T13:32: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w:t>
      </w:r>
      <w:r w:rsidR="00FA3BA8" w:rsidRPr="00FA3BA8">
        <w:lastRenderedPageBreak/>
        <w:t>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del w:id="175" w:author="mkapur" w:date="2019-09-23T10:10:00Z">
        <w:r w:rsidR="00FA3BA8" w:rsidRPr="00FA3BA8" w:rsidDel="007A52D3">
          <w:delText>the proposed method</w:delText>
        </w:r>
      </w:del>
      <w:ins w:id="176" w:author="mkapur" w:date="2019-09-23T10:10:00Z">
        <w:r w:rsidR="007A52D3">
          <w:t>the proposed GAM-based method</w:t>
        </w:r>
      </w:ins>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52"/>
    <w:bookmarkEnd w:id="125"/>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743289E2"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del w:id="177" w:author="mkapur" w:date="2019-09-23T09:50:00Z">
        <w:r w:rsidR="00A04F68" w:rsidDel="00152FA9">
          <w:delText xml:space="preserve">region </w:delText>
        </w:r>
      </w:del>
      <w:ins w:id="178" w:author="mkapur" w:date="2019-09-23T09:50:00Z">
        <w:r w:rsidR="00152FA9">
          <w:t xml:space="preserve">management area </w:t>
        </w:r>
      </w:ins>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del w:id="179" w:author="mkapur" w:date="2019-09-23T09:50:00Z">
        <w:r w:rsidR="00A41BB8" w:rsidDel="00152FA9">
          <w:delText xml:space="preserve">regions </w:delText>
        </w:r>
      </w:del>
      <w:ins w:id="180" w:author="mkapur" w:date="2019-09-23T09:50:00Z">
        <w:r w:rsidR="00152FA9">
          <w:t xml:space="preserve">areas </w:t>
        </w:r>
      </w:ins>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del w:id="181" w:author="mkapur" w:date="2019-09-23T09:50:00Z">
        <w:r w:rsidR="006A3AFF" w:rsidRPr="00D30CB6" w:rsidDel="00152FA9">
          <w:delText>regions</w:delText>
        </w:r>
      </w:del>
      <w:ins w:id="182" w:author="mkapur" w:date="2019-09-23T09:50:00Z">
        <w:r w:rsidR="00152FA9">
          <w:t>areas</w:t>
        </w:r>
      </w:ins>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3E7D7DC5" w:rsidR="0038329C" w:rsidRDefault="009F1890" w:rsidP="0038329C">
      <w:pPr>
        <w:spacing w:after="0" w:line="276" w:lineRule="auto"/>
        <w:ind w:firstLine="360"/>
        <w:jc w:val="both"/>
        <w:rPr>
          <w:ins w:id="183" w:author="mkapur" w:date="2019-09-23T13:32:00Z"/>
        </w:rPr>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del w:id="184" w:author="mkapur" w:date="2019-09-23T09:51:00Z">
        <w:r w:rsidR="00AF2717" w:rsidDel="00152FA9">
          <w:delText>regions</w:delText>
        </w:r>
      </w:del>
      <w:ins w:id="185" w:author="mkapur" w:date="2019-09-23T09:51:00Z">
        <w:r w:rsidR="00152FA9">
          <w:t>management areas</w:t>
        </w:r>
      </w:ins>
      <w:r w:rsidR="00AF2717">
        <w:t xml:space="preserve">), age </w:t>
      </w:r>
      <w:r w:rsidR="006D5924">
        <w:t>6</w:t>
      </w:r>
      <w:r w:rsidR="00AF2717">
        <w:t xml:space="preserve"> (after length-at-50%-maturity for both males and females in all </w:t>
      </w:r>
      <w:ins w:id="186" w:author="mkapur" w:date="2019-09-23T09:51:00Z">
        <w:r w:rsidR="00152FA9">
          <w:t>management areas</w:t>
        </w:r>
      </w:ins>
      <w:del w:id="187" w:author="mkapur" w:date="2019-09-23T09:51:00Z">
        <w:r w:rsidR="00AF2717" w:rsidDel="00152FA9">
          <w:delText>regions</w:delText>
        </w:r>
      </w:del>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ins w:id="188" w:author="mkapur" w:date="2019-09-23T09:51:00Z">
        <w:r w:rsidR="00152FA9">
          <w:t>management area</w:t>
        </w:r>
      </w:ins>
      <w:del w:id="189" w:author="mkapur" w:date="2019-09-23T09:51:00Z">
        <w:r w:rsidR="00E275EB" w:rsidRPr="00B06C3A" w:rsidDel="00152FA9">
          <w:delText>r</w:delText>
        </w:r>
        <w:r w:rsidR="00E275EB" w:rsidRPr="008A6F7E" w:rsidDel="00152FA9">
          <w:delText>eg</w:delText>
        </w:r>
        <w:r w:rsidR="00E275EB" w:rsidRPr="001958F3" w:rsidDel="00152FA9">
          <w:delText>ion</w:delText>
        </w:r>
      </w:del>
      <w:r w:rsidR="00E275EB" w:rsidRPr="000B0FA0">
        <w:t>.</w:t>
      </w:r>
      <w:r w:rsidR="00E275EB">
        <w:t xml:space="preserve">  Growth model fitting was performed using all available data from each of the three management </w:t>
      </w:r>
      <w:del w:id="190" w:author="mkapur" w:date="2019-09-23T09:51:00Z">
        <w:r w:rsidR="00E275EB" w:rsidDel="00152FA9">
          <w:delText xml:space="preserve">regions </w:delText>
        </w:r>
      </w:del>
      <w:ins w:id="191" w:author="mkapur" w:date="2019-09-23T09:51:00Z">
        <w:r w:rsidR="00152FA9">
          <w:t xml:space="preserve">areas </w:t>
        </w:r>
      </w:ins>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01E7927A" w:rsidR="00D77A70" w:rsidRDefault="006D5924" w:rsidP="0038329C">
      <w:pPr>
        <w:spacing w:after="0" w:line="276" w:lineRule="auto"/>
        <w:ind w:firstLine="360"/>
        <w:jc w:val="both"/>
        <w:rPr>
          <w:ins w:id="192" w:author="mkapur" w:date="2019-09-30T12:10:00Z"/>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ins w:id="193" w:author="mkapur" w:date="2019-09-23T08:29:00Z">
        <w:r w:rsidR="000E0325">
          <w:rPr>
            <w:noProof/>
          </w:rPr>
          <w:t xml:space="preserve"> </w:t>
        </w:r>
      </w:ins>
      <w:ins w:id="194" w:author="mkapur" w:date="2019-09-23T08:30:00Z">
        <w:r w:rsidR="000E0325">
          <w:rPr>
            <w:noProof/>
          </w:rPr>
          <w:fldChar w:fldCharType="begin" w:fldLock="1"/>
        </w:r>
      </w:ins>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w:t>
      </w:r>
      <w:del w:id="195" w:author="mkapur" w:date="2019-09-23T08:30:00Z">
        <w:r w:rsidR="000E0325" w:rsidRPr="000E0325" w:rsidDel="000E0325">
          <w:rPr>
            <w:noProof/>
          </w:rPr>
          <w:delText xml:space="preserve">Waite and Mueter, </w:delText>
        </w:r>
      </w:del>
      <w:r w:rsidR="000E0325" w:rsidRPr="000E0325">
        <w:rPr>
          <w:noProof/>
        </w:rPr>
        <w:t>2013)</w:t>
      </w:r>
      <w:ins w:id="196" w:author="mkapur" w:date="2019-09-23T08:30:00Z">
        <w:r w:rsidR="000E0325">
          <w:rPr>
            <w:noProof/>
          </w:rPr>
          <w:fldChar w:fldCharType="end"/>
        </w:r>
      </w:ins>
      <w:r w:rsidR="008038A0">
        <w:rPr>
          <w:noProof/>
        </w:rPr>
        <w:t xml:space="preserve"> </w:t>
      </w:r>
      <w:del w:id="197" w:author="mkapur" w:date="2019-09-23T08:29:00Z">
        <w:r w:rsidR="008038A0" w:rsidDel="000E0325">
          <w:rPr>
            <w:noProof/>
          </w:rPr>
          <w:delText>(2013)</w:delText>
        </w:r>
      </w:del>
      <w:r w:rsidR="008038A0">
        <w:rPr>
          <w:noProof/>
        </w:rPr>
        <w:t xml:space="preserve"> who used cluster analysis to delineate unique </w:t>
      </w:r>
      <w:del w:id="198" w:author="mkapur" w:date="2019-09-23T09:51:00Z">
        <w:r w:rsidR="008038A0" w:rsidDel="00152FA9">
          <w:rPr>
            <w:noProof/>
          </w:rPr>
          <w:delText xml:space="preserve">regions </w:delText>
        </w:r>
      </w:del>
      <w:ins w:id="199" w:author="mkapur" w:date="2019-09-23T09:51:00Z">
        <w:r w:rsidR="00152FA9">
          <w:rPr>
            <w:noProof/>
          </w:rPr>
          <w:t xml:space="preserve">zones </w:t>
        </w:r>
      </w:ins>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w:t>
      </w:r>
      <w:r w:rsidR="00D16C49">
        <w:lastRenderedPageBreak/>
        <w:t xml:space="preserve">between </w:t>
      </w:r>
      <w:ins w:id="200" w:author="mkapur" w:date="2019-09-23T09:51:00Z">
        <w:r w:rsidR="00152FA9">
          <w:t xml:space="preserve">detected </w:t>
        </w:r>
      </w:ins>
      <w:r w:rsidR="009C51E9">
        <w:t xml:space="preserve">regions </w:t>
      </w:r>
      <w:del w:id="201" w:author="mkapur" w:date="2019-09-23T09:51:00Z">
        <w:r w:rsidR="009C51E9" w:rsidDel="00152FA9">
          <w:delText xml:space="preserve">detected </w:delText>
        </w:r>
      </w:del>
      <w:r w:rsidR="009C51E9">
        <w:t>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ins w:id="202" w:author="mkapur" w:date="2019-09-23T14:15:00Z">
        <w:r w:rsidR="00D77A70">
          <w:t xml:space="preserve">Asymptotic length was </w:t>
        </w:r>
      </w:ins>
      <w:ins w:id="203" w:author="mkapur" w:date="2019-09-23T14:17:00Z">
        <w:r w:rsidR="00D77A70">
          <w:t>used to ease comparison between estimated values and those used in the current assessments.</w:t>
        </w:r>
      </w:ins>
      <w:ins w:id="204" w:author="mkapur" w:date="2019-09-23T14:15:00Z">
        <w:r w:rsidR="00D77A70">
          <w:t xml:space="preserve"> </w:t>
        </w:r>
      </w:ins>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ins w:id="205" w:author="mkapur" w:date="2019-09-30T12:01:00Z">
        <w:r w:rsidR="00575F70">
          <w:t xml:space="preserve">To account for length-based selectivity, which is implemented only for the British Columbia data, we applied a penalty to the </w:t>
        </w:r>
      </w:ins>
      <w:ins w:id="206" w:author="mkapur" w:date="2019-09-30T12:05:00Z">
        <w:r w:rsidR="00575F70">
          <w:t>likelihood</w:t>
        </w:r>
      </w:ins>
      <w:ins w:id="207" w:author="mkapur" w:date="2019-09-30T12:02:00Z">
        <w:r w:rsidR="00575F70">
          <w:t xml:space="preserve"> function </w:t>
        </w:r>
      </w:ins>
      <w:ins w:id="208" w:author="mkapur" w:date="2019-09-30T12:10:00Z">
        <w:r w:rsidR="00575F70">
          <w:t>as follows:</w:t>
        </w:r>
      </w:ins>
    </w:p>
    <w:p w14:paraId="2BEB086C" w14:textId="148C4921" w:rsidR="00575F70" w:rsidRDefault="002C0BDF" w:rsidP="002C0BDF">
      <w:pPr>
        <w:pStyle w:val="Caption"/>
        <w:rPr>
          <w:ins w:id="209" w:author="mkapur" w:date="2019-09-30T12:10:00Z"/>
        </w:rPr>
        <w:pPrChange w:id="210" w:author="mkapur" w:date="2019-09-30T12:20:00Z">
          <w:pPr>
            <w:spacing w:after="0" w:line="276" w:lineRule="auto"/>
            <w:ind w:firstLine="360"/>
            <w:jc w:val="both"/>
          </w:pPr>
        </w:pPrChange>
      </w:pPr>
      <w:ins w:id="211" w:author="mkapur" w:date="2019-09-30T12:20:00Z">
        <w:r>
          <w:t xml:space="preserve">Equation </w:t>
        </w:r>
        <w:r>
          <w:fldChar w:fldCharType="begin"/>
        </w:r>
        <w:r>
          <w:instrText xml:space="preserve"> SEQ Equation \* ARABIC </w:instrText>
        </w:r>
      </w:ins>
      <w:r>
        <w:fldChar w:fldCharType="separate"/>
      </w:r>
      <w:ins w:id="212" w:author="mkapur" w:date="2019-09-30T12:21:00Z">
        <w:r>
          <w:rPr>
            <w:noProof/>
          </w:rPr>
          <w:t>6</w:t>
        </w:r>
      </w:ins>
      <w:ins w:id="213" w:author="mkapur" w:date="2019-09-30T12:20:00Z">
        <w:r>
          <w:fldChar w:fldCharType="end"/>
        </w:r>
        <w:r>
          <w:tab/>
        </w:r>
      </w:ins>
      <m:oMath>
        <m:r>
          <w:ins w:id="214" w:author="mkapur" w:date="2019-09-30T12:10:00Z">
            <w:rPr>
              <w:rFonts w:ascii="Cambria Math" w:hAnsi="Cambria Math"/>
            </w:rPr>
            <m:t>L</m:t>
          </w:ins>
        </m:r>
        <m:d>
          <m:dPr>
            <m:ctrlPr>
              <w:ins w:id="215" w:author="mkapur" w:date="2019-09-30T12:10:00Z">
                <w:rPr>
                  <w:rFonts w:ascii="Cambria Math" w:hAnsi="Cambria Math"/>
                  <w:i/>
                </w:rPr>
              </w:ins>
            </m:ctrlPr>
          </m:dPr>
          <m:e>
            <m:r>
              <w:ins w:id="216" w:author="mkapur" w:date="2019-09-30T12:10:00Z">
                <w:rPr>
                  <w:rFonts w:ascii="Cambria Math" w:hAnsi="Cambria Math"/>
                </w:rPr>
                <m:t xml:space="preserve">D </m:t>
              </w:ins>
            </m:r>
          </m:e>
          <m:e>
            <m:r>
              <w:ins w:id="217" w:author="mkapur" w:date="2019-09-30T12:11:00Z">
                <w:rPr>
                  <w:rFonts w:ascii="Cambria Math" w:hAnsi="Cambria Math"/>
                </w:rPr>
                <m:t>θ</m:t>
              </w:ins>
            </m:r>
          </m:e>
        </m:d>
        <m:r>
          <w:ins w:id="218" w:author="mkapur" w:date="2019-09-30T12:11:00Z">
            <w:rPr>
              <w:rFonts w:ascii="Cambria Math" w:hAnsi="Cambria Math"/>
            </w:rPr>
            <m:t xml:space="preserve">= </m:t>
          </w:ins>
        </m:r>
        <m:f>
          <m:fPr>
            <m:ctrlPr>
              <w:ins w:id="219" w:author="mkapur" w:date="2019-09-30T12:11:00Z">
                <w:rPr>
                  <w:rFonts w:ascii="Cambria Math" w:hAnsi="Cambria Math"/>
                  <w:i/>
                  <w:iCs w:val="0"/>
                </w:rPr>
              </w:ins>
            </m:ctrlPr>
          </m:fPr>
          <m:num>
            <m:sSub>
              <m:sSubPr>
                <m:ctrlPr>
                  <w:ins w:id="220" w:author="mkapur" w:date="2019-09-30T12:18:00Z">
                    <w:rPr>
                      <w:rFonts w:ascii="Cambria Math" w:hAnsi="Cambria Math"/>
                      <w:i/>
                      <w:iCs w:val="0"/>
                    </w:rPr>
                  </w:ins>
                </m:ctrlPr>
              </m:sSubPr>
              <m:e>
                <m:r>
                  <w:ins w:id="221" w:author="mkapur" w:date="2019-09-30T12:18:00Z">
                    <w:rPr>
                      <w:rFonts w:ascii="Cambria Math" w:hAnsi="Cambria Math"/>
                    </w:rPr>
                    <m:t>S</m:t>
                  </w:ins>
                </m:r>
              </m:e>
              <m:sub>
                <m:sSub>
                  <m:sSubPr>
                    <m:ctrlPr>
                      <w:ins w:id="222" w:author="mkapur" w:date="2019-09-30T12:18:00Z">
                        <w:rPr>
                          <w:rFonts w:ascii="Cambria Math" w:hAnsi="Cambria Math"/>
                          <w:i/>
                          <w:iCs w:val="0"/>
                        </w:rPr>
                      </w:ins>
                    </m:ctrlPr>
                  </m:sSubPr>
                  <m:e>
                    <m:r>
                      <w:ins w:id="223" w:author="mkapur" w:date="2019-09-30T12:18:00Z">
                        <w:rPr>
                          <w:rFonts w:ascii="Cambria Math" w:hAnsi="Cambria Math"/>
                        </w:rPr>
                        <m:t>L</m:t>
                      </w:ins>
                    </m:r>
                  </m:e>
                  <m:sub>
                    <m:r>
                      <w:ins w:id="224" w:author="mkapur" w:date="2019-09-30T12:18:00Z">
                        <w:rPr>
                          <w:rFonts w:ascii="Cambria Math" w:hAnsi="Cambria Math"/>
                        </w:rPr>
                        <m:t>i</m:t>
                      </w:ins>
                    </m:r>
                  </m:sub>
                </m:sSub>
              </m:sub>
            </m:sSub>
            <m:nary>
              <m:naryPr>
                <m:chr m:val="∏"/>
                <m:limLoc m:val="undOvr"/>
                <m:supHide m:val="1"/>
                <m:ctrlPr>
                  <w:ins w:id="225" w:author="mkapur" w:date="2019-09-30T12:17:00Z">
                    <w:rPr>
                      <w:rFonts w:ascii="Cambria Math" w:hAnsi="Cambria Math"/>
                      <w:i/>
                      <w:iCs w:val="0"/>
                    </w:rPr>
                  </w:ins>
                </m:ctrlPr>
              </m:naryPr>
              <m:sub>
                <m:r>
                  <w:ins w:id="226" w:author="mkapur" w:date="2019-09-30T12:17:00Z">
                    <w:rPr>
                      <w:rFonts w:ascii="Cambria Math" w:hAnsi="Cambria Math"/>
                    </w:rPr>
                    <m:t>i</m:t>
                  </w:ins>
                </m:r>
              </m:sub>
              <m:sup/>
              <m:e>
                <m:f>
                  <m:fPr>
                    <m:ctrlPr>
                      <w:ins w:id="227" w:author="mkapur" w:date="2019-09-30T12:17:00Z">
                        <w:rPr>
                          <w:rFonts w:ascii="Cambria Math" w:hAnsi="Cambria Math"/>
                          <w:i/>
                          <w:iCs w:val="0"/>
                        </w:rPr>
                      </w:ins>
                    </m:ctrlPr>
                  </m:fPr>
                  <m:num>
                    <m:r>
                      <w:ins w:id="228" w:author="mkapur" w:date="2019-09-30T12:17:00Z">
                        <w:rPr>
                          <w:rFonts w:ascii="Cambria Math" w:hAnsi="Cambria Math"/>
                        </w:rPr>
                        <m:t>1</m:t>
                      </w:ins>
                    </m:r>
                  </m:num>
                  <m:den>
                    <m:rad>
                      <m:radPr>
                        <m:degHide m:val="1"/>
                        <m:ctrlPr>
                          <w:ins w:id="229" w:author="mkapur" w:date="2019-09-30T12:17:00Z">
                            <w:rPr>
                              <w:rFonts w:ascii="Cambria Math" w:hAnsi="Cambria Math"/>
                              <w:i/>
                              <w:iCs w:val="0"/>
                            </w:rPr>
                          </w:ins>
                        </m:ctrlPr>
                      </m:radPr>
                      <m:deg/>
                      <m:e>
                        <m:r>
                          <w:ins w:id="230" w:author="mkapur" w:date="2019-09-30T12:17:00Z">
                            <w:rPr>
                              <w:rFonts w:ascii="Cambria Math" w:hAnsi="Cambria Math"/>
                            </w:rPr>
                            <m:t>2π</m:t>
                          </w:ins>
                        </m:r>
                      </m:e>
                    </m:rad>
                    <m:r>
                      <w:ins w:id="231" w:author="mkapur" w:date="2019-09-30T12:17:00Z">
                        <w:rPr>
                          <w:rFonts w:ascii="Cambria Math" w:hAnsi="Cambria Math"/>
                        </w:rPr>
                        <m:t>σ</m:t>
                      </w:ins>
                    </m:r>
                    <m:sSub>
                      <m:sSubPr>
                        <m:ctrlPr>
                          <w:ins w:id="232" w:author="mkapur" w:date="2019-09-30T12:17:00Z">
                            <w:rPr>
                              <w:rFonts w:ascii="Cambria Math" w:hAnsi="Cambria Math"/>
                              <w:i/>
                              <w:iCs w:val="0"/>
                            </w:rPr>
                          </w:ins>
                        </m:ctrlPr>
                      </m:sSubPr>
                      <m:e>
                        <m:r>
                          <w:ins w:id="233" w:author="mkapur" w:date="2019-09-30T12:17:00Z">
                            <w:rPr>
                              <w:rFonts w:ascii="Cambria Math" w:hAnsi="Cambria Math"/>
                            </w:rPr>
                            <m:t>a</m:t>
                          </w:ins>
                        </m:r>
                      </m:e>
                      <m:sub>
                        <m:r>
                          <w:ins w:id="234" w:author="mkapur" w:date="2019-09-30T12:17:00Z">
                            <w:rPr>
                              <w:rFonts w:ascii="Cambria Math" w:hAnsi="Cambria Math"/>
                            </w:rPr>
                            <m:t>i</m:t>
                          </w:ins>
                        </m:r>
                      </m:sub>
                    </m:sSub>
                  </m:den>
                </m:f>
                <m:sSup>
                  <m:sSupPr>
                    <m:ctrlPr>
                      <w:ins w:id="235" w:author="mkapur" w:date="2019-09-30T12:17:00Z">
                        <w:rPr>
                          <w:rFonts w:ascii="Cambria Math" w:hAnsi="Cambria Math"/>
                          <w:i/>
                          <w:iCs w:val="0"/>
                        </w:rPr>
                      </w:ins>
                    </m:ctrlPr>
                  </m:sSupPr>
                  <m:e>
                    <m:r>
                      <w:ins w:id="236" w:author="mkapur" w:date="2019-09-30T12:17:00Z">
                        <w:rPr>
                          <w:rFonts w:ascii="Cambria Math" w:hAnsi="Cambria Math"/>
                        </w:rPr>
                        <m:t>e</m:t>
                      </w:ins>
                    </m:r>
                  </m:e>
                  <m:sup>
                    <m:f>
                      <m:fPr>
                        <m:type m:val="skw"/>
                        <m:ctrlPr>
                          <w:ins w:id="237" w:author="mkapur" w:date="2019-09-30T12:17:00Z">
                            <w:rPr>
                              <w:rFonts w:ascii="Cambria Math" w:hAnsi="Cambria Math"/>
                              <w:i/>
                              <w:iCs w:val="0"/>
                            </w:rPr>
                          </w:ins>
                        </m:ctrlPr>
                      </m:fPr>
                      <m:num>
                        <m:r>
                          <w:ins w:id="238" w:author="mkapur" w:date="2019-09-30T12:17:00Z">
                            <w:rPr>
                              <w:rFonts w:ascii="Cambria Math" w:hAnsi="Cambria Math"/>
                            </w:rPr>
                            <m:t>-(</m:t>
                          </w:ins>
                        </m:r>
                        <m:sSub>
                          <m:sSubPr>
                            <m:ctrlPr>
                              <w:ins w:id="239" w:author="mkapur" w:date="2019-09-30T12:17:00Z">
                                <w:rPr>
                                  <w:rFonts w:ascii="Cambria Math" w:hAnsi="Cambria Math"/>
                                  <w:i/>
                                  <w:iCs w:val="0"/>
                                </w:rPr>
                              </w:ins>
                            </m:ctrlPr>
                          </m:sSubPr>
                          <m:e>
                            <m:r>
                              <w:ins w:id="240" w:author="mkapur" w:date="2019-09-30T12:17:00Z">
                                <w:rPr>
                                  <w:rFonts w:ascii="Cambria Math" w:hAnsi="Cambria Math"/>
                                </w:rPr>
                                <m:t>L</m:t>
                              </w:ins>
                            </m:r>
                          </m:e>
                          <m:sub>
                            <m:r>
                              <w:ins w:id="241" w:author="mkapur" w:date="2019-09-30T12:17:00Z">
                                <w:rPr>
                                  <w:rFonts w:ascii="Cambria Math" w:hAnsi="Cambria Math"/>
                                </w:rPr>
                                <m:t>i</m:t>
                              </w:ins>
                            </m:r>
                          </m:sub>
                        </m:sSub>
                        <m:sSub>
                          <m:sSubPr>
                            <m:ctrlPr>
                              <w:ins w:id="242" w:author="mkapur" w:date="2019-09-30T12:17:00Z">
                                <w:rPr>
                                  <w:rFonts w:ascii="Cambria Math" w:hAnsi="Cambria Math"/>
                                  <w:i/>
                                  <w:iCs w:val="0"/>
                                </w:rPr>
                              </w:ins>
                            </m:ctrlPr>
                          </m:sSubPr>
                          <m:e>
                            <m:r>
                              <w:ins w:id="243" w:author="mkapur" w:date="2019-09-30T12:17:00Z">
                                <w:rPr>
                                  <w:rFonts w:ascii="Cambria Math" w:hAnsi="Cambria Math"/>
                                </w:rPr>
                                <m:t>-</m:t>
                              </w:ins>
                            </m:r>
                            <m:acc>
                              <m:accPr>
                                <m:ctrlPr>
                                  <w:ins w:id="244" w:author="mkapur" w:date="2019-09-30T12:17:00Z">
                                    <w:rPr>
                                      <w:rFonts w:ascii="Cambria Math" w:hAnsi="Cambria Math"/>
                                      <w:i/>
                                      <w:iCs w:val="0"/>
                                    </w:rPr>
                                  </w:ins>
                                </m:ctrlPr>
                              </m:accPr>
                              <m:e>
                                <m:r>
                                  <w:ins w:id="245" w:author="mkapur" w:date="2019-09-30T12:17:00Z">
                                    <w:rPr>
                                      <w:rFonts w:ascii="Cambria Math" w:hAnsi="Cambria Math"/>
                                    </w:rPr>
                                    <m:t>L</m:t>
                                  </w:ins>
                                </m:r>
                              </m:e>
                            </m:acc>
                          </m:e>
                          <m:sub>
                            <m:r>
                              <w:ins w:id="246" w:author="mkapur" w:date="2019-09-30T12:17:00Z">
                                <w:rPr>
                                  <w:rFonts w:ascii="Cambria Math" w:hAnsi="Cambria Math"/>
                                </w:rPr>
                                <m:t>i</m:t>
                              </w:ins>
                            </m:r>
                          </m:sub>
                        </m:sSub>
                        <m:r>
                          <w:ins w:id="247" w:author="mkapur" w:date="2019-09-30T12:17:00Z">
                            <w:rPr>
                              <w:rFonts w:ascii="Cambria Math" w:hAnsi="Cambria Math"/>
                            </w:rPr>
                            <m:t>)</m:t>
                          </w:ins>
                        </m:r>
                      </m:num>
                      <m:den>
                        <m:r>
                          <w:ins w:id="248" w:author="mkapur" w:date="2019-09-30T12:17:00Z">
                            <w:rPr>
                              <w:rFonts w:ascii="Cambria Math" w:hAnsi="Cambria Math"/>
                            </w:rPr>
                            <m:t>2</m:t>
                          </w:ins>
                        </m:r>
                        <m:sSup>
                          <m:sSupPr>
                            <m:ctrlPr>
                              <w:ins w:id="249" w:author="mkapur" w:date="2019-09-30T12:17:00Z">
                                <w:rPr>
                                  <w:rFonts w:ascii="Cambria Math" w:hAnsi="Cambria Math"/>
                                  <w:i/>
                                  <w:iCs w:val="0"/>
                                </w:rPr>
                              </w:ins>
                            </m:ctrlPr>
                          </m:sSupPr>
                          <m:e>
                            <m:d>
                              <m:dPr>
                                <m:begChr m:val="["/>
                                <m:endChr m:val="]"/>
                                <m:ctrlPr>
                                  <w:ins w:id="250" w:author="mkapur" w:date="2019-09-30T12:17:00Z">
                                    <w:rPr>
                                      <w:rFonts w:ascii="Cambria Math" w:hAnsi="Cambria Math"/>
                                      <w:i/>
                                      <w:iCs w:val="0"/>
                                    </w:rPr>
                                  </w:ins>
                                </m:ctrlPr>
                              </m:dPr>
                              <m:e>
                                <m:r>
                                  <w:ins w:id="251" w:author="mkapur" w:date="2019-09-30T12:17:00Z">
                                    <w:rPr>
                                      <w:rFonts w:ascii="Cambria Math" w:hAnsi="Cambria Math"/>
                                    </w:rPr>
                                    <m:t>σ</m:t>
                                  </w:ins>
                                </m:r>
                                <m:sSub>
                                  <m:sSubPr>
                                    <m:ctrlPr>
                                      <w:ins w:id="252" w:author="mkapur" w:date="2019-09-30T12:17:00Z">
                                        <w:rPr>
                                          <w:rFonts w:ascii="Cambria Math" w:hAnsi="Cambria Math"/>
                                          <w:i/>
                                          <w:iCs w:val="0"/>
                                        </w:rPr>
                                      </w:ins>
                                    </m:ctrlPr>
                                  </m:sSubPr>
                                  <m:e>
                                    <m:r>
                                      <w:ins w:id="253" w:author="mkapur" w:date="2019-09-30T12:17:00Z">
                                        <w:rPr>
                                          <w:rFonts w:ascii="Cambria Math" w:hAnsi="Cambria Math"/>
                                        </w:rPr>
                                        <m:t>a</m:t>
                                      </w:ins>
                                    </m:r>
                                  </m:e>
                                  <m:sub>
                                    <m:r>
                                      <w:ins w:id="254" w:author="mkapur" w:date="2019-09-30T12:17:00Z">
                                        <w:rPr>
                                          <w:rFonts w:ascii="Cambria Math" w:hAnsi="Cambria Math"/>
                                        </w:rPr>
                                        <m:t>i</m:t>
                                      </w:ins>
                                    </m:r>
                                  </m:sub>
                                </m:sSub>
                              </m:e>
                            </m:d>
                          </m:e>
                          <m:sup>
                            <m:r>
                              <w:ins w:id="255" w:author="mkapur" w:date="2019-09-30T12:17:00Z">
                                <w:rPr>
                                  <w:rFonts w:ascii="Cambria Math" w:hAnsi="Cambria Math"/>
                                </w:rPr>
                                <m:t>2</m:t>
                              </w:ins>
                            </m:r>
                          </m:sup>
                        </m:sSup>
                      </m:den>
                    </m:f>
                  </m:sup>
                </m:sSup>
              </m:e>
            </m:nary>
          </m:num>
          <m:den>
            <m:sSub>
              <m:sSubPr>
                <m:ctrlPr>
                  <w:ins w:id="256" w:author="mkapur" w:date="2019-09-30T12:17:00Z">
                    <w:rPr>
                      <w:rFonts w:ascii="Cambria Math" w:hAnsi="Cambria Math"/>
                      <w:i/>
                      <w:iCs w:val="0"/>
                    </w:rPr>
                  </w:ins>
                </m:ctrlPr>
              </m:sSubPr>
              <m:e>
                <m:r>
                  <w:ins w:id="257" w:author="mkapur" w:date="2019-09-30T12:17:00Z">
                    <w:rPr>
                      <w:rFonts w:ascii="Cambria Math" w:hAnsi="Cambria Math"/>
                    </w:rPr>
                    <m:t>S</m:t>
                  </w:ins>
                </m:r>
              </m:e>
              <m:sub>
                <m:sSub>
                  <m:sSubPr>
                    <m:ctrlPr>
                      <w:ins w:id="258" w:author="mkapur" w:date="2019-09-30T12:17:00Z">
                        <w:rPr>
                          <w:rFonts w:ascii="Cambria Math" w:hAnsi="Cambria Math"/>
                          <w:i/>
                          <w:iCs w:val="0"/>
                        </w:rPr>
                      </w:ins>
                    </m:ctrlPr>
                  </m:sSubPr>
                  <m:e>
                    <m:acc>
                      <m:accPr>
                        <m:ctrlPr>
                          <w:ins w:id="259" w:author="mkapur" w:date="2019-09-30T12:17:00Z">
                            <w:rPr>
                              <w:rFonts w:ascii="Cambria Math" w:hAnsi="Cambria Math"/>
                              <w:i/>
                              <w:iCs w:val="0"/>
                            </w:rPr>
                          </w:ins>
                        </m:ctrlPr>
                      </m:accPr>
                      <m:e>
                        <m:r>
                          <w:ins w:id="260" w:author="mkapur" w:date="2019-09-30T12:17:00Z">
                            <w:rPr>
                              <w:rFonts w:ascii="Cambria Math" w:hAnsi="Cambria Math"/>
                            </w:rPr>
                            <m:t>L</m:t>
                          </w:ins>
                        </m:r>
                      </m:e>
                    </m:acc>
                  </m:e>
                  <m:sub>
                    <m:r>
                      <w:ins w:id="261" w:author="mkapur" w:date="2019-09-30T12:17:00Z">
                        <w:rPr>
                          <w:rFonts w:ascii="Cambria Math" w:hAnsi="Cambria Math"/>
                        </w:rPr>
                        <m:t>i</m:t>
                      </w:ins>
                    </m:r>
                  </m:sub>
                </m:sSub>
              </m:sub>
            </m:sSub>
            <m:nary>
              <m:naryPr>
                <m:limLoc m:val="subSup"/>
                <m:ctrlPr>
                  <w:ins w:id="262" w:author="mkapur" w:date="2019-09-30T12:15:00Z">
                    <w:rPr>
                      <w:rFonts w:ascii="Cambria Math" w:hAnsi="Cambria Math"/>
                      <w:i/>
                      <w:iCs w:val="0"/>
                    </w:rPr>
                  </w:ins>
                </m:ctrlPr>
              </m:naryPr>
              <m:sub>
                <m:r>
                  <w:ins w:id="263" w:author="mkapur" w:date="2019-09-30T12:16:00Z">
                    <w:rPr>
                      <w:rFonts w:ascii="Cambria Math" w:hAnsi="Cambria Math"/>
                    </w:rPr>
                    <m:t>-∞</m:t>
                  </w:ins>
                </m:r>
              </m:sub>
              <m:sup>
                <m:r>
                  <w:ins w:id="264" w:author="mkapur" w:date="2019-09-30T12:16:00Z">
                    <w:rPr>
                      <w:rFonts w:ascii="Cambria Math" w:hAnsi="Cambria Math"/>
                    </w:rPr>
                    <m:t>∞</m:t>
                  </w:ins>
                </m:r>
              </m:sup>
              <m:e>
                <m:f>
                  <m:fPr>
                    <m:ctrlPr>
                      <w:ins w:id="265" w:author="mkapur" w:date="2019-09-30T12:16:00Z">
                        <w:rPr>
                          <w:rFonts w:ascii="Cambria Math" w:hAnsi="Cambria Math"/>
                          <w:i/>
                          <w:iCs w:val="0"/>
                        </w:rPr>
                      </w:ins>
                    </m:ctrlPr>
                  </m:fPr>
                  <m:num>
                    <m:r>
                      <w:ins w:id="266" w:author="mkapur" w:date="2019-09-30T12:16:00Z">
                        <w:rPr>
                          <w:rFonts w:ascii="Cambria Math" w:hAnsi="Cambria Math"/>
                        </w:rPr>
                        <m:t>1</m:t>
                      </w:ins>
                    </m:r>
                  </m:num>
                  <m:den>
                    <m:rad>
                      <m:radPr>
                        <m:degHide m:val="1"/>
                        <m:ctrlPr>
                          <w:ins w:id="267" w:author="mkapur" w:date="2019-09-30T12:16:00Z">
                            <w:rPr>
                              <w:rFonts w:ascii="Cambria Math" w:hAnsi="Cambria Math"/>
                              <w:i/>
                              <w:iCs w:val="0"/>
                            </w:rPr>
                          </w:ins>
                        </m:ctrlPr>
                      </m:radPr>
                      <m:deg/>
                      <m:e>
                        <m:r>
                          <w:ins w:id="268" w:author="mkapur" w:date="2019-09-30T12:16:00Z">
                            <w:rPr>
                              <w:rFonts w:ascii="Cambria Math" w:hAnsi="Cambria Math"/>
                            </w:rPr>
                            <m:t>2π</m:t>
                          </w:ins>
                        </m:r>
                      </m:e>
                    </m:rad>
                    <m:r>
                      <w:ins w:id="269" w:author="mkapur" w:date="2019-09-30T12:16:00Z">
                        <w:rPr>
                          <w:rFonts w:ascii="Cambria Math" w:hAnsi="Cambria Math"/>
                        </w:rPr>
                        <m:t>σ</m:t>
                      </w:ins>
                    </m:r>
                    <m:sSub>
                      <m:sSubPr>
                        <m:ctrlPr>
                          <w:ins w:id="270" w:author="mkapur" w:date="2019-09-30T12:16:00Z">
                            <w:rPr>
                              <w:rFonts w:ascii="Cambria Math" w:hAnsi="Cambria Math"/>
                              <w:i/>
                              <w:iCs w:val="0"/>
                            </w:rPr>
                          </w:ins>
                        </m:ctrlPr>
                      </m:sSubPr>
                      <m:e>
                        <m:r>
                          <w:ins w:id="271" w:author="mkapur" w:date="2019-09-30T12:16:00Z">
                            <w:rPr>
                              <w:rFonts w:ascii="Cambria Math" w:hAnsi="Cambria Math"/>
                            </w:rPr>
                            <m:t>a</m:t>
                          </w:ins>
                        </m:r>
                      </m:e>
                      <m:sub>
                        <m:r>
                          <w:ins w:id="272" w:author="mkapur" w:date="2019-09-30T12:16:00Z">
                            <w:rPr>
                              <w:rFonts w:ascii="Cambria Math" w:hAnsi="Cambria Math"/>
                            </w:rPr>
                            <m:t>i</m:t>
                          </w:ins>
                        </m:r>
                      </m:sub>
                    </m:sSub>
                  </m:den>
                </m:f>
                <m:sSup>
                  <m:sSupPr>
                    <m:ctrlPr>
                      <w:ins w:id="273" w:author="mkapur" w:date="2019-09-30T12:16:00Z">
                        <w:rPr>
                          <w:rFonts w:ascii="Cambria Math" w:hAnsi="Cambria Math"/>
                          <w:i/>
                          <w:iCs w:val="0"/>
                        </w:rPr>
                      </w:ins>
                    </m:ctrlPr>
                  </m:sSupPr>
                  <m:e>
                    <m:r>
                      <w:ins w:id="274" w:author="mkapur" w:date="2019-09-30T12:16:00Z">
                        <w:rPr>
                          <w:rFonts w:ascii="Cambria Math" w:hAnsi="Cambria Math"/>
                        </w:rPr>
                        <m:t>e</m:t>
                      </w:ins>
                    </m:r>
                  </m:e>
                  <m:sup>
                    <m:f>
                      <m:fPr>
                        <m:type m:val="skw"/>
                        <m:ctrlPr>
                          <w:ins w:id="275" w:author="mkapur" w:date="2019-09-30T12:16:00Z">
                            <w:rPr>
                              <w:rFonts w:ascii="Cambria Math" w:hAnsi="Cambria Math"/>
                              <w:i/>
                              <w:iCs w:val="0"/>
                            </w:rPr>
                          </w:ins>
                        </m:ctrlPr>
                      </m:fPr>
                      <m:num>
                        <m:r>
                          <w:ins w:id="276" w:author="mkapur" w:date="2019-09-30T12:16:00Z">
                            <w:rPr>
                              <w:rFonts w:ascii="Cambria Math" w:hAnsi="Cambria Math"/>
                            </w:rPr>
                            <m:t>-(</m:t>
                          </w:ins>
                        </m:r>
                        <m:sSub>
                          <m:sSubPr>
                            <m:ctrlPr>
                              <w:ins w:id="277" w:author="mkapur" w:date="2019-09-30T12:16:00Z">
                                <w:rPr>
                                  <w:rFonts w:ascii="Cambria Math" w:hAnsi="Cambria Math"/>
                                  <w:i/>
                                  <w:iCs w:val="0"/>
                                </w:rPr>
                              </w:ins>
                            </m:ctrlPr>
                          </m:sSubPr>
                          <m:e>
                            <m:r>
                              <w:ins w:id="278" w:author="mkapur" w:date="2019-09-30T12:16:00Z">
                                <w:rPr>
                                  <w:rFonts w:ascii="Cambria Math" w:hAnsi="Cambria Math"/>
                                </w:rPr>
                                <m:t>L</m:t>
                              </w:ins>
                            </m:r>
                          </m:e>
                          <m:sub>
                            <m:r>
                              <w:ins w:id="279" w:author="mkapur" w:date="2019-09-30T12:16:00Z">
                                <w:rPr>
                                  <w:rFonts w:ascii="Cambria Math" w:hAnsi="Cambria Math"/>
                                </w:rPr>
                                <m:t>i</m:t>
                              </w:ins>
                            </m:r>
                          </m:sub>
                        </m:sSub>
                        <m:sSub>
                          <m:sSubPr>
                            <m:ctrlPr>
                              <w:ins w:id="280" w:author="mkapur" w:date="2019-09-30T12:16:00Z">
                                <w:rPr>
                                  <w:rFonts w:ascii="Cambria Math" w:hAnsi="Cambria Math"/>
                                  <w:i/>
                                  <w:iCs w:val="0"/>
                                </w:rPr>
                              </w:ins>
                            </m:ctrlPr>
                          </m:sSubPr>
                          <m:e>
                            <m:r>
                              <w:ins w:id="281" w:author="mkapur" w:date="2019-09-30T12:16:00Z">
                                <w:rPr>
                                  <w:rFonts w:ascii="Cambria Math" w:hAnsi="Cambria Math"/>
                                </w:rPr>
                                <m:t>-</m:t>
                              </w:ins>
                            </m:r>
                            <m:acc>
                              <m:accPr>
                                <m:ctrlPr>
                                  <w:ins w:id="282" w:author="mkapur" w:date="2019-09-30T12:16:00Z">
                                    <w:rPr>
                                      <w:rFonts w:ascii="Cambria Math" w:hAnsi="Cambria Math"/>
                                      <w:i/>
                                      <w:iCs w:val="0"/>
                                    </w:rPr>
                                  </w:ins>
                                </m:ctrlPr>
                              </m:accPr>
                              <m:e>
                                <m:r>
                                  <w:ins w:id="283" w:author="mkapur" w:date="2019-09-30T12:16:00Z">
                                    <w:rPr>
                                      <w:rFonts w:ascii="Cambria Math" w:hAnsi="Cambria Math"/>
                                    </w:rPr>
                                    <m:t>L</m:t>
                                  </w:ins>
                                </m:r>
                              </m:e>
                            </m:acc>
                          </m:e>
                          <m:sub>
                            <m:r>
                              <w:ins w:id="284" w:author="mkapur" w:date="2019-09-30T12:16:00Z">
                                <w:rPr>
                                  <w:rFonts w:ascii="Cambria Math" w:hAnsi="Cambria Math"/>
                                </w:rPr>
                                <m:t>i</m:t>
                              </w:ins>
                            </m:r>
                          </m:sub>
                        </m:sSub>
                        <m:r>
                          <w:ins w:id="285" w:author="mkapur" w:date="2019-09-30T12:16:00Z">
                            <w:rPr>
                              <w:rFonts w:ascii="Cambria Math" w:hAnsi="Cambria Math"/>
                            </w:rPr>
                            <m:t>)</m:t>
                          </w:ins>
                        </m:r>
                      </m:num>
                      <m:den>
                        <m:r>
                          <w:ins w:id="286" w:author="mkapur" w:date="2019-09-30T12:16:00Z">
                            <w:rPr>
                              <w:rFonts w:ascii="Cambria Math" w:hAnsi="Cambria Math"/>
                            </w:rPr>
                            <m:t>2</m:t>
                          </w:ins>
                        </m:r>
                        <m:sSup>
                          <m:sSupPr>
                            <m:ctrlPr>
                              <w:ins w:id="287" w:author="mkapur" w:date="2019-09-30T12:16:00Z">
                                <w:rPr>
                                  <w:rFonts w:ascii="Cambria Math" w:hAnsi="Cambria Math"/>
                                  <w:i/>
                                  <w:iCs w:val="0"/>
                                </w:rPr>
                              </w:ins>
                            </m:ctrlPr>
                          </m:sSupPr>
                          <m:e>
                            <m:d>
                              <m:dPr>
                                <m:begChr m:val="["/>
                                <m:endChr m:val="]"/>
                                <m:ctrlPr>
                                  <w:ins w:id="288" w:author="mkapur" w:date="2019-09-30T12:16:00Z">
                                    <w:rPr>
                                      <w:rFonts w:ascii="Cambria Math" w:hAnsi="Cambria Math"/>
                                      <w:i/>
                                      <w:iCs w:val="0"/>
                                    </w:rPr>
                                  </w:ins>
                                </m:ctrlPr>
                              </m:dPr>
                              <m:e>
                                <m:r>
                                  <w:ins w:id="289" w:author="mkapur" w:date="2019-09-30T12:16:00Z">
                                    <w:rPr>
                                      <w:rFonts w:ascii="Cambria Math" w:hAnsi="Cambria Math"/>
                                    </w:rPr>
                                    <m:t>σ</m:t>
                                  </w:ins>
                                </m:r>
                                <m:sSub>
                                  <m:sSubPr>
                                    <m:ctrlPr>
                                      <w:ins w:id="290" w:author="mkapur" w:date="2019-09-30T12:16:00Z">
                                        <w:rPr>
                                          <w:rFonts w:ascii="Cambria Math" w:hAnsi="Cambria Math"/>
                                          <w:i/>
                                          <w:iCs w:val="0"/>
                                        </w:rPr>
                                      </w:ins>
                                    </m:ctrlPr>
                                  </m:sSubPr>
                                  <m:e>
                                    <m:r>
                                      <w:ins w:id="291" w:author="mkapur" w:date="2019-09-30T12:16:00Z">
                                        <w:rPr>
                                          <w:rFonts w:ascii="Cambria Math" w:hAnsi="Cambria Math"/>
                                        </w:rPr>
                                        <m:t>a</m:t>
                                      </w:ins>
                                    </m:r>
                                  </m:e>
                                  <m:sub>
                                    <m:r>
                                      <w:ins w:id="292" w:author="mkapur" w:date="2019-09-30T12:16:00Z">
                                        <w:rPr>
                                          <w:rFonts w:ascii="Cambria Math" w:hAnsi="Cambria Math"/>
                                        </w:rPr>
                                        <m:t>i</m:t>
                                      </w:ins>
                                    </m:r>
                                  </m:sub>
                                </m:sSub>
                              </m:e>
                            </m:d>
                          </m:e>
                          <m:sup>
                            <m:r>
                              <w:ins w:id="293" w:author="mkapur" w:date="2019-09-30T12:16:00Z">
                                <w:rPr>
                                  <w:rFonts w:ascii="Cambria Math" w:hAnsi="Cambria Math"/>
                                </w:rPr>
                                <m:t>2</m:t>
                              </w:ins>
                            </m:r>
                          </m:sup>
                        </m:sSup>
                      </m:den>
                    </m:f>
                  </m:sup>
                </m:sSup>
                <m:r>
                  <w:ins w:id="294" w:author="mkapur" w:date="2019-09-30T12:16:00Z">
                    <w:rPr>
                      <w:rFonts w:ascii="Cambria Math" w:hAnsi="Cambria Math"/>
                    </w:rPr>
                    <m:t>dl</m:t>
                  </w:ins>
                </m:r>
              </m:e>
            </m:nary>
          </m:den>
        </m:f>
      </m:oMath>
    </w:p>
    <w:p w14:paraId="6854D9FD" w14:textId="597E3CEF" w:rsidR="002C0BDF" w:rsidRPr="002C0BDF" w:rsidRDefault="002C0BDF" w:rsidP="002C0BDF">
      <w:pPr>
        <w:spacing w:after="0" w:line="276" w:lineRule="auto"/>
        <w:jc w:val="both"/>
        <w:rPr>
          <w:ins w:id="295" w:author="mkapur" w:date="2019-09-30T12:18:00Z"/>
        </w:rPr>
        <w:pPrChange w:id="296" w:author="mkapur" w:date="2019-09-30T12:18:00Z">
          <w:pPr>
            <w:spacing w:after="0" w:line="276" w:lineRule="auto"/>
            <w:ind w:firstLine="360"/>
            <w:jc w:val="both"/>
          </w:pPr>
        </w:pPrChange>
      </w:pPr>
      <w:ins w:id="297" w:author="mkapur" w:date="2019-09-30T12:18:00Z">
        <w: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the observed length at a given age</w:t>
        </w:r>
      </w:ins>
      <w:ins w:id="298" w:author="mkapur" w:date="2019-09-30T12:19:00Z">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ins>
      <w:ins w:id="299" w:author="mkapur" w:date="2019-09-30T12:18:00Z">
        <w:r>
          <w:rPr>
            <w:rFonts w:eastAsiaTheme="minorEastAsia"/>
          </w:rPr>
          <w:t xml:space="preserve">, </w:t>
        </w:r>
      </w:ins>
      <m:oMath>
        <m:sSub>
          <m:sSubPr>
            <m:ctrlPr>
              <w:ins w:id="300" w:author="mkapur" w:date="2019-09-30T12:19:00Z">
                <w:rPr>
                  <w:rFonts w:ascii="Cambria Math" w:hAnsi="Cambria Math"/>
                  <w:i/>
                </w:rPr>
              </w:ins>
            </m:ctrlPr>
          </m:sSubPr>
          <m:e>
            <m:acc>
              <m:accPr>
                <m:ctrlPr>
                  <w:ins w:id="301" w:author="mkapur" w:date="2019-09-30T12:19:00Z">
                    <w:rPr>
                      <w:rFonts w:ascii="Cambria Math" w:hAnsi="Cambria Math"/>
                      <w:i/>
                    </w:rPr>
                  </w:ins>
                </m:ctrlPr>
              </m:accPr>
              <m:e>
                <m:r>
                  <w:ins w:id="302" w:author="mkapur" w:date="2019-09-30T12:19:00Z">
                    <w:rPr>
                      <w:rFonts w:ascii="Cambria Math" w:hAnsi="Cambria Math"/>
                    </w:rPr>
                    <m:t>L</m:t>
                  </w:ins>
                </m:r>
              </m:e>
            </m:acc>
          </m:e>
          <m:sub>
            <m:r>
              <w:ins w:id="303" w:author="mkapur" w:date="2019-09-30T12:19:00Z">
                <w:rPr>
                  <w:rFonts w:ascii="Cambria Math" w:hAnsi="Cambria Math"/>
                </w:rPr>
                <m:t>i</m:t>
              </w:ins>
            </m:r>
          </m:sub>
        </m:sSub>
      </m:oMath>
      <w:ins w:id="304" w:author="mkapur" w:date="2019-09-30T12:19:00Z">
        <w:r>
          <w:rPr>
            <w:rFonts w:eastAsiaTheme="minorEastAsia"/>
          </w:rPr>
          <w:t xml:space="preserve"> is the corresponding estimated based on VBGF parameters </w:t>
        </w:r>
        <m:oMath>
          <m:r>
            <w:rPr>
              <w:rFonts w:ascii="Cambria Math" w:hAnsi="Cambria Math"/>
            </w:rPr>
            <m:t>θ</m:t>
          </m:r>
        </m:oMath>
        <w:r>
          <w:rPr>
            <w:rFonts w:eastAsiaTheme="minorEastAsia"/>
          </w:rPr>
          <w:t xml:space="preserve">, </w:t>
        </w:r>
        <w:r>
          <w:rPr>
            <w:rFonts w:eastAsiaTheme="minorEastAsia"/>
            <w:i/>
            <w:iCs/>
          </w:rPr>
          <w:t>S</w:t>
        </w:r>
      </w:ins>
      <w:ins w:id="305" w:author="mkapur" w:date="2019-09-30T12:20:00Z">
        <w:r>
          <w:rPr>
            <w:rFonts w:eastAsiaTheme="minorEastAsia"/>
          </w:rPr>
          <w:t xml:space="preserve"> is a logistic selectivity function with parameter </w:t>
        </w:r>
      </w:ins>
      <m:oMath>
        <m:sSub>
          <m:sSubPr>
            <m:ctrlPr>
              <w:ins w:id="306" w:author="mkapur" w:date="2019-09-30T12:21:00Z">
                <w:rPr>
                  <w:rFonts w:ascii="Cambria Math" w:hAnsi="Cambria Math"/>
                  <w:i/>
                </w:rPr>
              </w:ins>
            </m:ctrlPr>
          </m:sSubPr>
          <m:e>
            <m:r>
              <w:ins w:id="307" w:author="mkapur" w:date="2019-09-30T12:21:00Z">
                <w:rPr>
                  <w:rFonts w:ascii="Cambria Math" w:hAnsi="Cambria Math"/>
                </w:rPr>
                <m:t>L</m:t>
              </w:ins>
            </m:r>
          </m:e>
          <m:sub>
            <m:r>
              <w:ins w:id="308" w:author="mkapur" w:date="2019-09-30T12:21:00Z">
                <w:rPr>
                  <w:rFonts w:ascii="Cambria Math" w:hAnsi="Cambria Math"/>
                </w:rPr>
                <m:t>50</m:t>
              </w:ins>
            </m:r>
          </m:sub>
        </m:sSub>
      </m:oMath>
      <w:ins w:id="309" w:author="mkapur" w:date="2019-09-30T12:20:00Z">
        <w:r>
          <w:rPr>
            <w:rFonts w:eastAsiaTheme="minorEastAsia"/>
            <w:b/>
            <w:bCs/>
          </w:rPr>
          <w:t>,</w:t>
        </w:r>
        <w:r>
          <w:rPr>
            <w:rFonts w:eastAsiaTheme="minorEastAsia"/>
          </w:rPr>
          <w:t xml:space="preserve"> the length </w:t>
        </w:r>
      </w:ins>
      <w:ins w:id="310" w:author="mkapur" w:date="2019-09-30T12:21:00Z">
        <w:r>
          <w:rPr>
            <w:rFonts w:eastAsiaTheme="minorEastAsia"/>
          </w:rPr>
          <w:t xml:space="preserve">at which </w:t>
        </w:r>
      </w:ins>
      <w:ins w:id="311" w:author="mkapur" w:date="2019-09-30T12:20:00Z">
        <w:r>
          <w:rPr>
            <w:rFonts w:eastAsiaTheme="minorEastAsia"/>
          </w:rPr>
          <w:t xml:space="preserve">50% of individuals (male or female) are fully selected, set to </w:t>
        </w:r>
      </w:ins>
      <w:ins w:id="312" w:author="mkapur" w:date="2019-09-30T12:21:00Z">
        <w:r>
          <w:rPr>
            <w:rFonts w:eastAsiaTheme="minorEastAsia"/>
          </w:rPr>
          <w:t>52.976 cm (Samuel Johnson, SFU, pers. comm.)</w:t>
        </w:r>
      </w:ins>
      <w:ins w:id="313" w:author="mkapur" w:date="2019-09-30T12:20:00Z">
        <w:r>
          <w:rPr>
            <w:rFonts w:eastAsiaTheme="minorEastAsia"/>
          </w:rPr>
          <w:t xml:space="preserve"> </w:t>
        </w:r>
      </w:ins>
    </w:p>
    <w:p w14:paraId="4CF92621" w14:textId="68593E5F" w:rsidR="002C0BDF" w:rsidRDefault="002C0BDF" w:rsidP="002C0BDF">
      <w:pPr>
        <w:pStyle w:val="Caption"/>
        <w:rPr>
          <w:ins w:id="314" w:author="mkapur" w:date="2019-09-30T12:18:00Z"/>
        </w:rPr>
        <w:pPrChange w:id="315" w:author="mkapur" w:date="2019-09-30T12:21:00Z">
          <w:pPr>
            <w:spacing w:after="0" w:line="276" w:lineRule="auto"/>
            <w:ind w:firstLine="360"/>
            <w:jc w:val="both"/>
          </w:pPr>
        </w:pPrChange>
      </w:pPr>
      <w:ins w:id="316" w:author="mkapur" w:date="2019-09-30T12:21:00Z">
        <w:r>
          <w:t xml:space="preserve">Equation </w:t>
        </w:r>
        <w:r>
          <w:fldChar w:fldCharType="begin"/>
        </w:r>
        <w:r>
          <w:instrText xml:space="preserve"> SEQ Equation \* ARABIC </w:instrText>
        </w:r>
      </w:ins>
      <w:r>
        <w:fldChar w:fldCharType="separate"/>
      </w:r>
      <w:ins w:id="317" w:author="mkapur" w:date="2019-09-30T12:21:00Z">
        <w:r>
          <w:rPr>
            <w:noProof/>
          </w:rPr>
          <w:t>7</w:t>
        </w:r>
        <w:r>
          <w:fldChar w:fldCharType="end"/>
        </w:r>
        <w:r>
          <w:t xml:space="preserve"> </w:t>
        </w:r>
      </w:ins>
      <m:oMath>
        <m:sSub>
          <m:sSubPr>
            <m:ctrlPr>
              <w:ins w:id="318" w:author="mkapur" w:date="2019-09-30T12:22:00Z">
                <w:rPr>
                  <w:rFonts w:ascii="Cambria Math" w:hAnsi="Cambria Math"/>
                  <w:i/>
                </w:rPr>
              </w:ins>
            </m:ctrlPr>
          </m:sSubPr>
          <m:e>
            <m:r>
              <w:ins w:id="319" w:author="mkapur" w:date="2019-09-30T12:22:00Z">
                <w:rPr>
                  <w:rFonts w:ascii="Cambria Math" w:hAnsi="Cambria Math"/>
                </w:rPr>
                <m:t>S</m:t>
              </w:ins>
            </m:r>
          </m:e>
          <m:sub>
            <m:r>
              <w:ins w:id="320" w:author="mkapur" w:date="2019-09-30T12:23:00Z">
                <w:rPr>
                  <w:rFonts w:ascii="Cambria Math" w:hAnsi="Cambria Math"/>
                </w:rPr>
                <m:t>L</m:t>
              </w:ins>
            </m:r>
          </m:sub>
        </m:sSub>
        <m:r>
          <w:ins w:id="321" w:author="mkapur" w:date="2019-09-30T12:22:00Z">
            <w:rPr>
              <w:rFonts w:ascii="Cambria Math" w:hAnsi="Cambria Math"/>
            </w:rPr>
            <m:t>=</m:t>
          </w:ins>
        </m:r>
        <m:f>
          <m:fPr>
            <m:ctrlPr>
              <w:ins w:id="322" w:author="mkapur" w:date="2019-09-30T12:22:00Z">
                <w:rPr>
                  <w:rFonts w:ascii="Cambria Math" w:hAnsi="Cambria Math"/>
                  <w:i/>
                </w:rPr>
              </w:ins>
            </m:ctrlPr>
          </m:fPr>
          <m:num>
            <m:r>
              <w:ins w:id="323" w:author="mkapur" w:date="2019-09-30T12:22:00Z">
                <w:rPr>
                  <w:rFonts w:ascii="Cambria Math" w:hAnsi="Cambria Math"/>
                </w:rPr>
                <m:t>1</m:t>
              </w:ins>
            </m:r>
          </m:num>
          <m:den>
            <m:r>
              <w:ins w:id="324" w:author="mkapur" w:date="2019-09-30T12:22:00Z">
                <w:rPr>
                  <w:rFonts w:ascii="Cambria Math" w:hAnsi="Cambria Math"/>
                </w:rPr>
                <m:t>1+</m:t>
              </w:ins>
            </m:r>
            <m:r>
              <m:rPr>
                <m:sty m:val="p"/>
              </m:rPr>
              <w:rPr>
                <w:rFonts w:ascii="Cambria Math" w:hAnsi="Cambria Math"/>
              </w:rPr>
              <m:t>exp⁡</m:t>
            </m:r>
            <m:r>
              <w:ins w:id="325" w:author="mkapur" w:date="2019-09-30T12:22:00Z">
                <w:rPr>
                  <w:rFonts w:ascii="Cambria Math" w:hAnsi="Cambria Math"/>
                </w:rPr>
                <m:t>(</m:t>
              </w:ins>
            </m:r>
            <m:sSub>
              <m:sSubPr>
                <m:ctrlPr>
                  <w:ins w:id="326" w:author="mkapur" w:date="2019-09-30T12:22:00Z">
                    <w:rPr>
                      <w:rFonts w:ascii="Cambria Math" w:hAnsi="Cambria Math"/>
                      <w:i/>
                      <w:iCs w:val="0"/>
                    </w:rPr>
                  </w:ins>
                </m:ctrlPr>
              </m:sSubPr>
              <m:e>
                <m:r>
                  <w:ins w:id="327" w:author="mkapur" w:date="2019-09-30T12:22:00Z">
                    <w:rPr>
                      <w:rFonts w:ascii="Cambria Math" w:hAnsi="Cambria Math"/>
                    </w:rPr>
                    <m:t>L</m:t>
                  </w:ins>
                </m:r>
              </m:e>
              <m:sub>
                <m:r>
                  <w:ins w:id="328" w:author="mkapur" w:date="2019-09-30T12:22:00Z">
                    <w:rPr>
                      <w:rFonts w:ascii="Cambria Math" w:hAnsi="Cambria Math"/>
                    </w:rPr>
                    <m:t>50</m:t>
                  </w:ins>
                </m:r>
              </m:sub>
            </m:sSub>
            <m:r>
              <w:ins w:id="329" w:author="mkapur" w:date="2019-09-30T12:22:00Z">
                <w:rPr>
                  <w:rFonts w:ascii="Cambria Math" w:hAnsi="Cambria Math"/>
                </w:rPr>
                <m:t>-L)</m:t>
              </w:ins>
            </m:r>
          </m:den>
        </m:f>
      </m:oMath>
    </w:p>
    <w:p w14:paraId="17E3CAFD" w14:textId="10FF3D04" w:rsidR="00575F70" w:rsidRDefault="002C0BDF" w:rsidP="002C0BDF">
      <w:pPr>
        <w:spacing w:after="0" w:line="276" w:lineRule="auto"/>
        <w:jc w:val="both"/>
        <w:rPr>
          <w:ins w:id="330" w:author="mkapur" w:date="2019-09-23T14:14:00Z"/>
        </w:rPr>
        <w:pPrChange w:id="331" w:author="mkapur" w:date="2019-09-30T12:23:00Z">
          <w:pPr>
            <w:spacing w:after="0" w:line="276" w:lineRule="auto"/>
            <w:ind w:firstLine="360"/>
            <w:jc w:val="both"/>
          </w:pPr>
        </w:pPrChange>
      </w:pPr>
      <w:ins w:id="332" w:author="mkapur" w:date="2019-09-30T12:23:00Z">
        <w:r>
          <w:t xml:space="preserve">As length-based selectivity is assumed constant in both the California Current and Alaskan assessments, </w:t>
        </w:r>
      </w:ins>
      <m:oMath>
        <m:sSub>
          <m:sSubPr>
            <m:ctrlPr>
              <w:ins w:id="333" w:author="mkapur" w:date="2019-09-30T12:24:00Z">
                <w:rPr>
                  <w:rFonts w:ascii="Cambria Math" w:hAnsi="Cambria Math"/>
                  <w:i/>
                  <w:iCs/>
                </w:rPr>
              </w:ins>
            </m:ctrlPr>
          </m:sSubPr>
          <m:e>
            <m:r>
              <w:ins w:id="334" w:author="mkapur" w:date="2019-09-30T12:24:00Z">
                <w:rPr>
                  <w:rFonts w:ascii="Cambria Math" w:hAnsi="Cambria Math"/>
                </w:rPr>
                <m:t>S</m:t>
              </w:ins>
            </m:r>
          </m:e>
          <m:sub>
            <m:r>
              <w:ins w:id="335" w:author="mkapur" w:date="2019-09-30T12:24:00Z">
                <w:rPr>
                  <w:rFonts w:ascii="Cambria Math" w:hAnsi="Cambria Math"/>
                </w:rPr>
                <m:t>L</m:t>
              </w:ins>
            </m:r>
          </m:sub>
        </m:sSub>
      </m:oMath>
      <w:ins w:id="336" w:author="mkapur" w:date="2019-09-30T12:24:00Z">
        <w:r>
          <w:rPr>
            <w:rFonts w:eastAsiaTheme="minorEastAsia"/>
            <w:iCs/>
          </w:rPr>
          <w:t xml:space="preserve"> is set to 1.0 when fitting data points from those regions.</w:t>
        </w:r>
      </w:ins>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337" w:name="_Ref5718407"/>
      <w:r>
        <w:t xml:space="preserve">3.1 </w:t>
      </w:r>
      <w:r w:rsidR="00506E17">
        <w:t>Simulation Study</w:t>
      </w:r>
      <w:bookmarkEnd w:id="337"/>
    </w:p>
    <w:p w14:paraId="3DCC6CA4" w14:textId="1AA943A0"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ins w:id="338" w:author="mkapur" w:date="2019-09-23T09:52:00Z">
        <w:r w:rsidR="00152FA9">
          <w:t xml:space="preserve">simulated spatial extent </w:t>
        </w:r>
      </w:ins>
      <w:del w:id="339" w:author="mkapur" w:date="2019-09-23T09:52:00Z">
        <w:r w:rsidR="006D19D2" w:rsidDel="00152FA9">
          <w:delText xml:space="preserve">study region </w:delText>
        </w:r>
      </w:del>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340" w:name="_Hlk20119980"/>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ins w:id="341" w:author="mkapur" w:date="2019-09-27T16:28:00Z">
        <w:r w:rsidR="00D96D0F">
          <w:t xml:space="preserve"> perfectly or with a </w:t>
        </w:r>
        <w:proofErr w:type="gramStart"/>
        <w:r w:rsidR="00D96D0F">
          <w:t xml:space="preserve">“relaxed” </w:t>
        </w:r>
        <w:r w:rsidR="00D96D0F">
          <w:lastRenderedPageBreak/>
          <w:t>criteria</w:t>
        </w:r>
        <w:proofErr w:type="gramEnd"/>
        <w:r w:rsidR="00D96D0F">
          <w:t xml:space="preserve"> (within 2 degrees or years)</w:t>
        </w:r>
      </w:ins>
      <w:ins w:id="342" w:author="mkapur" w:date="2019-09-23T08:31:00Z">
        <w:r w:rsidR="00F978C8">
          <w:t xml:space="preserve">, demonstrating </w:t>
        </w:r>
      </w:ins>
      <w:ins w:id="343" w:author="mkapur" w:date="2019-09-23T08:32:00Z">
        <w:r w:rsidR="00F978C8">
          <w:t>the success rate of the method across a variety of simulations</w:t>
        </w:r>
      </w:ins>
      <w:r w:rsidR="00DD6D0D">
        <w:t>.</w:t>
      </w:r>
      <w:r w:rsidR="00043BC2">
        <w:t xml:space="preserve"> </w:t>
      </w:r>
      <w:bookmarkEnd w:id="340"/>
      <w:r w:rsidR="00527F2F">
        <w:t xml:space="preserve">Supplementary </w:t>
      </w:r>
      <w:r w:rsidR="00272120" w:rsidRPr="00A70944">
        <w:t>Figure A2</w:t>
      </w:r>
      <w:r w:rsidR="00CA1E81">
        <w:t xml:space="preserve"> presents a histogram of detected breaks for each scenario.</w:t>
      </w:r>
    </w:p>
    <w:p w14:paraId="663DA001" w14:textId="4F23C5B6" w:rsidR="00706E76" w:rsidRPr="00706E76" w:rsidRDefault="00FF414A" w:rsidP="00B274FD">
      <w:pPr>
        <w:pStyle w:val="Caption"/>
        <w:spacing w:line="276" w:lineRule="auto"/>
        <w:ind w:firstLine="360"/>
        <w:jc w:val="both"/>
        <w:rPr>
          <w:ins w:id="344" w:author="mkapur" w:date="2019-09-27T16:54:00Z"/>
          <w:iCs w:val="0"/>
        </w:rPr>
      </w:pPr>
      <w:bookmarkStart w:id="345" w:name="_Hlk20496032"/>
      <w:commentRangeStart w:id="346"/>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del w:id="347" w:author="mkapur" w:date="2019-09-27T16:49:00Z">
        <w:r w:rsidR="00FA454D" w:rsidDel="005F68DF">
          <w:delText>32</w:delText>
        </w:r>
      </w:del>
      <w:ins w:id="348" w:author="mkapur" w:date="2019-09-27T16:49:00Z">
        <w:r w:rsidR="005F68DF">
          <w:t>48</w:t>
        </w:r>
      </w:ins>
      <w:r>
        <w:t>%-</w:t>
      </w:r>
      <w:del w:id="349" w:author="mkapur" w:date="2019-09-27T16:49:00Z">
        <w:r w:rsidR="00FA454D" w:rsidDel="005F68DF">
          <w:delText>69</w:delText>
        </w:r>
      </w:del>
      <w:ins w:id="350" w:author="mkapur" w:date="2019-09-27T16:49:00Z">
        <w:r w:rsidR="005F68DF">
          <w:t>97</w:t>
        </w:r>
      </w:ins>
      <w:r>
        <w:t xml:space="preserve">% coverage for </w:t>
      </w:r>
      <w:r w:rsidR="00506BD6">
        <w:t xml:space="preserve">three </w:t>
      </w:r>
      <w:r w:rsidR="0076504C">
        <w:t>scenarios</w:t>
      </w:r>
      <w:r>
        <w:t xml:space="preserve"> and </w:t>
      </w:r>
      <w:del w:id="351" w:author="mkapur" w:date="2019-09-27T16:49:00Z">
        <w:r w:rsidR="00FB0B61" w:rsidDel="005F68DF">
          <w:delText>2</w:delText>
        </w:r>
        <w:r w:rsidR="00FA454D" w:rsidDel="005F68DF">
          <w:delText>4</w:delText>
        </w:r>
      </w:del>
      <w:ins w:id="352" w:author="mkapur" w:date="2019-09-27T16:49:00Z">
        <w:r w:rsidR="005F68DF">
          <w:t>27</w:t>
        </w:r>
      </w:ins>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ins w:id="353" w:author="mkapur" w:date="2019-09-27T16:50:00Z">
        <w:r w:rsidR="005F68DF">
          <w:t xml:space="preserve">slightly </w:t>
        </w:r>
      </w:ins>
      <w:r w:rsidR="00FB0B61">
        <w:t>lower</w:t>
      </w:r>
      <w:r w:rsidR="009A2626">
        <w:t xml:space="preserve"> [</w:t>
      </w:r>
      <w:del w:id="354" w:author="mkapur" w:date="2019-09-27T16:49:00Z">
        <w:r w:rsidR="00FA454D" w:rsidDel="005F68DF">
          <w:delText>4</w:delText>
        </w:r>
      </w:del>
      <w:ins w:id="355" w:author="mkapur" w:date="2019-09-27T16:50:00Z">
        <w:r w:rsidR="005F68DF">
          <w:t>43</w:t>
        </w:r>
      </w:ins>
      <w:r w:rsidR="00FB0B61">
        <w:t xml:space="preserve">% - </w:t>
      </w:r>
      <w:del w:id="356" w:author="mkapur" w:date="2019-09-27T16:49:00Z">
        <w:r w:rsidR="00FA454D" w:rsidDel="005F68DF">
          <w:delText>17</w:delText>
        </w:r>
      </w:del>
      <w:ins w:id="357" w:author="mkapur" w:date="2019-09-27T16:49:00Z">
        <w:r w:rsidR="005F68DF">
          <w:t>74</w:t>
        </w:r>
      </w:ins>
      <w:r w:rsidR="00FB0B61">
        <w:t xml:space="preserve">% for three scenarios and </w:t>
      </w:r>
      <w:ins w:id="358" w:author="mkapur" w:date="2019-09-27T16:50:00Z">
        <w:r w:rsidR="005F68DF">
          <w:t>16</w:t>
        </w:r>
      </w:ins>
      <w:del w:id="359" w:author="mkapur" w:date="2019-09-27T16:50:00Z">
        <w:r w:rsidR="00FA454D" w:rsidDel="005F68DF">
          <w:delText>7</w:delText>
        </w:r>
      </w:del>
      <w:r w:rsidR="00FB0B61">
        <w:t>% in the scenario with overlap</w:t>
      </w:r>
      <w:r w:rsidR="009A2626">
        <w:t>]</w:t>
      </w:r>
      <w:r w:rsidR="00FB0B61">
        <w:t xml:space="preserve">. </w:t>
      </w:r>
      <w:r>
        <w:t xml:space="preserve">In terms of </w:t>
      </w:r>
      <w:r w:rsidR="003625DB">
        <w:t xml:space="preserve">spatial </w:t>
      </w:r>
      <w:r>
        <w:t xml:space="preserve">breakpoint </w:t>
      </w:r>
      <w:commentRangeEnd w:id="346"/>
      <w:r w:rsidR="002B6150">
        <w:rPr>
          <w:rStyle w:val="CommentReference"/>
          <w:iCs w:val="0"/>
        </w:rPr>
        <w:commentReference w:id="346"/>
      </w:r>
      <w:r>
        <w:t xml:space="preserve">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ins w:id="360" w:author="mkapur" w:date="2019-09-23T10:09:00Z">
        <w:r w:rsidR="005279AD">
          <w:t xml:space="preserve"> GAM-based</w:t>
        </w:r>
      </w:ins>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del w:id="361" w:author="mkapur" w:date="2019-09-27T16:50:00Z">
        <w:r w:rsidR="00A77355" w:rsidDel="005F68DF">
          <w:delText>over 90</w:delText>
        </w:r>
      </w:del>
      <w:ins w:id="362" w:author="mkapur" w:date="2019-09-27T16:50:00Z">
        <w:r w:rsidR="005F68DF">
          <w:t>86</w:t>
        </w:r>
      </w:ins>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del w:id="363" w:author="mkapur" w:date="2019-09-27T16:52:00Z">
        <w:r w:rsidR="00A77355" w:rsidDel="005F68DF">
          <w:delText>4</w:delText>
        </w:r>
        <w:r w:rsidR="00FA454D" w:rsidDel="005F68DF">
          <w:delText>6</w:delText>
        </w:r>
      </w:del>
      <w:ins w:id="364" w:author="mkapur" w:date="2019-09-27T16:52:00Z">
        <w:r w:rsidR="005F68DF">
          <w:t>45</w:t>
        </w:r>
      </w:ins>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del w:id="365" w:author="mkapur" w:date="2019-09-27T16:52:00Z">
        <w:r w:rsidR="00A77355" w:rsidDel="005F68DF">
          <w:delText>100</w:delText>
        </w:r>
        <w:r w:rsidR="00764D08" w:rsidDel="005F68DF">
          <w:delText>% of mis-detected breakpoints were incorrect by a single degree (assigning latitude and/or longitude to be 24° or 26°)</w:delText>
        </w:r>
      </w:del>
      <w:ins w:id="366" w:author="mkapur" w:date="2019-09-27T16:52:00Z">
        <w:r w:rsidR="005F68DF">
          <w:t xml:space="preserve">the GAM-based method was 100% accurate when the criteria were relaxed to include breaks from </w:t>
        </w:r>
      </w:ins>
      <w:ins w:id="367" w:author="mkapur" w:date="2019-09-27T16:53:00Z">
        <w:r w:rsidR="005F68DF">
          <w:t>24° to 26°</w:t>
        </w:r>
      </w:ins>
      <w:r w:rsidR="00764D08">
        <w:t>.</w:t>
      </w:r>
      <w:r w:rsidR="000C31F1">
        <w:t xml:space="preserve"> </w:t>
      </w:r>
      <w:ins w:id="368" w:author="mkapur" w:date="2019-09-27T16:54:00Z">
        <w:r w:rsidR="00706E76">
          <w:t>Relaxing the criteria in this manner increased the method’s accuracy to over 90% for all scenarios except one</w:t>
        </w:r>
      </w:ins>
      <w:ins w:id="369" w:author="mkapur" w:date="2019-09-27T16:55:00Z">
        <w:r w:rsidR="00706E76">
          <w:t xml:space="preserve"> (</w:t>
        </w:r>
        <w:r w:rsidR="00706E76">
          <w:fldChar w:fldCharType="begin"/>
        </w:r>
        <w:r w:rsidR="00706E76">
          <w:instrText xml:space="preserve"> REF _Ref8913735 \h </w:instrText>
        </w:r>
      </w:ins>
      <w:r w:rsidR="00706E76">
        <w:fldChar w:fldCharType="separate"/>
      </w:r>
      <w:ins w:id="370" w:author="mkapur" w:date="2019-09-27T16:55:00Z">
        <w:r w:rsidR="00706E76">
          <w:t xml:space="preserve">Figure </w:t>
        </w:r>
        <w:r w:rsidR="00706E76">
          <w:rPr>
            <w:noProof/>
          </w:rPr>
          <w:t>4</w:t>
        </w:r>
        <w:r w:rsidR="00706E76">
          <w:fldChar w:fldCharType="end"/>
        </w:r>
        <w:r w:rsidR="00706E76">
          <w:t>c).</w:t>
        </w:r>
      </w:ins>
      <w:ins w:id="371" w:author="mkapur" w:date="2019-09-27T16:56:00Z">
        <w:r w:rsidR="00706E76">
          <w:t xml:space="preserve"> </w:t>
        </w:r>
      </w:ins>
      <w:ins w:id="372" w:author="mkapur" w:date="2019-09-27T16:57:00Z">
        <w:r w:rsidR="00706E76">
          <w:t>We</w:t>
        </w:r>
      </w:ins>
      <w:ins w:id="373" w:author="mkapur" w:date="2019-09-27T16:56:00Z">
        <w:r w:rsidR="00706E76">
          <w:t xml:space="preserve"> computed the mean absolute error </w:t>
        </w:r>
      </w:ins>
      <w:ins w:id="374" w:author="mkapur" w:date="2019-09-27T16:57:00Z">
        <w:r w:rsidR="00706E76">
          <w:t xml:space="preserve">in both </w:t>
        </w:r>
        <w:r w:rsidR="00706E76" w:rsidRPr="00845D2A">
          <w:rPr>
            <w:i/>
          </w:rPr>
          <w:t>L</w:t>
        </w:r>
        <w:r w:rsidR="00706E76" w:rsidRPr="00845D2A">
          <w:rPr>
            <w:i/>
            <w:vertAlign w:val="subscript"/>
          </w:rPr>
          <w:t>1</w:t>
        </w:r>
        <w:r w:rsidR="00706E76">
          <w:t xml:space="preserve"> and </w:t>
        </w:r>
        <w:r w:rsidR="00706E76" w:rsidRPr="00845D2A">
          <w:rPr>
            <w:i/>
          </w:rPr>
          <w:t>L</w:t>
        </w:r>
        <w:r w:rsidR="00706E76">
          <w:rPr>
            <w:i/>
            <w:vertAlign w:val="subscript"/>
          </w:rPr>
          <w:t xml:space="preserve">2 </w:t>
        </w:r>
        <w:r w:rsidR="00706E76">
          <w:t>estimates</w:t>
        </w:r>
        <w:r w:rsidR="00706E76">
          <w:rPr>
            <w:i/>
            <w:vertAlign w:val="subscript"/>
          </w:rPr>
          <w:t xml:space="preserve"> </w:t>
        </w:r>
        <w:r w:rsidR="00706E76">
          <w:t xml:space="preserve">across scenarios </w:t>
        </w:r>
      </w:ins>
      <w:ins w:id="375" w:author="mkapur" w:date="2019-09-27T16:56:00Z">
        <w:r w:rsidR="00706E76">
          <w:t>and found the maximum error to be 1.84 cm</w:t>
        </w:r>
      </w:ins>
      <w:ins w:id="376" w:author="mkapur" w:date="2019-09-27T16:58:00Z">
        <w:r w:rsidR="00706E76">
          <w:t xml:space="preserve"> for </w:t>
        </w:r>
        <w:r w:rsidR="00706E76" w:rsidRPr="00845D2A">
          <w:rPr>
            <w:i/>
          </w:rPr>
          <w:t>L</w:t>
        </w:r>
        <w:r w:rsidR="00706E76" w:rsidRPr="00845D2A">
          <w:rPr>
            <w:i/>
            <w:vertAlign w:val="subscript"/>
          </w:rPr>
          <w:t>1</w:t>
        </w:r>
        <w:r w:rsidR="00706E76">
          <w:t xml:space="preserve"> and 6.98 cm </w:t>
        </w:r>
        <w:r w:rsidR="00706E76" w:rsidRPr="00845D2A">
          <w:rPr>
            <w:i/>
          </w:rPr>
          <w:t>L</w:t>
        </w:r>
        <w:r w:rsidR="00706E76">
          <w:rPr>
            <w:i/>
            <w:vertAlign w:val="subscript"/>
          </w:rPr>
          <w:t>2</w:t>
        </w:r>
        <w:r w:rsidR="00706E76" w:rsidRPr="00706E76">
          <w:rPr>
            <w:i/>
            <w:rPrChange w:id="377" w:author="mkapur" w:date="2019-09-27T16:58:00Z">
              <w:rPr>
                <w:i/>
                <w:vertAlign w:val="subscript"/>
              </w:rPr>
            </w:rPrChange>
          </w:rPr>
          <w:t xml:space="preserve">, </w:t>
        </w:r>
        <w:r w:rsidR="00706E76" w:rsidRPr="00706E76">
          <w:rPr>
            <w:iCs w:val="0"/>
            <w:rPrChange w:id="378" w:author="mkapur" w:date="2019-09-27T16:58:00Z">
              <w:rPr>
                <w:i/>
                <w:vertAlign w:val="subscript"/>
              </w:rPr>
            </w:rPrChange>
          </w:rPr>
          <w:t>both obtained in scenario 1.</w:t>
        </w:r>
        <w:r w:rsidR="002F2759">
          <w:rPr>
            <w:iCs w:val="0"/>
          </w:rPr>
          <w:t xml:space="preserve"> Finally, </w:t>
        </w:r>
      </w:ins>
      <w:ins w:id="379" w:author="mkapur" w:date="2019-09-27T16:59:00Z">
        <w:r w:rsidR="002F2759">
          <w:t>w</w:t>
        </w:r>
      </w:ins>
      <w:moveToRangeStart w:id="380" w:author="mkapur" w:date="2019-09-27T16:58:00Z" w:name="move20495953"/>
      <w:moveTo w:id="381" w:author="mkapur" w:date="2019-09-27T16:58:00Z">
        <w:del w:id="382" w:author="mkapur" w:date="2019-09-27T16:58:00Z">
          <w:r w:rsidR="002F2759" w:rsidDel="002F2759">
            <w:delText>W</w:delText>
          </w:r>
        </w:del>
        <w:r w:rsidR="002F2759" w:rsidRPr="00EB62A9">
          <w:t>e did not find the method’s accuracy</w:t>
        </w:r>
        <w:r w:rsidR="002F2759">
          <w:t xml:space="preserve"> or resultant coverage probabilities</w:t>
        </w:r>
        <w:r w:rsidR="002F2759" w:rsidRPr="00EB62A9">
          <w:t xml:space="preserve"> sensitive to either halving or reducing the sample size by 25%; see </w:t>
        </w:r>
        <w:r w:rsidR="002F2759">
          <w:t>Supplementary Table A2.</w:t>
        </w:r>
      </w:moveTo>
      <w:moveToRangeEnd w:id="380"/>
    </w:p>
    <w:bookmarkEnd w:id="345"/>
    <w:p w14:paraId="4B623BA1" w14:textId="18FFBB62" w:rsidR="003625DB" w:rsidRPr="00CC62AB" w:rsidRDefault="009E50E8" w:rsidP="00B274FD">
      <w:pPr>
        <w:pStyle w:val="Caption"/>
        <w:spacing w:line="276" w:lineRule="auto"/>
        <w:ind w:firstLine="360"/>
        <w:jc w:val="both"/>
        <w:rPr>
          <w:lang w:val="en"/>
        </w:rPr>
      </w:pPr>
      <w:del w:id="383" w:author="mkapur" w:date="2019-09-27T16:59:00Z">
        <w:r w:rsidDel="002F2759">
          <w:delText xml:space="preserve">The method </w:delText>
        </w:r>
        <w:r w:rsidR="009A2626" w:rsidDel="002F2759">
          <w:delText xml:space="preserve">achieved </w:delText>
        </w:r>
      </w:del>
      <w:del w:id="384" w:author="mkapur" w:date="2019-09-27T16:53:00Z">
        <w:r w:rsidR="00552F66" w:rsidDel="00706E76">
          <w:delText>75</w:delText>
        </w:r>
      </w:del>
      <w:del w:id="385" w:author="mkapur" w:date="2019-09-27T16:59:00Z">
        <w:r w:rsidDel="002F2759">
          <w:delText>%-</w:delText>
        </w:r>
      </w:del>
      <w:del w:id="386" w:author="mkapur" w:date="2019-09-27T16:53:00Z">
        <w:r w:rsidR="00552F66" w:rsidDel="00706E76">
          <w:delText>87</w:delText>
        </w:r>
      </w:del>
      <w:del w:id="387" w:author="mkapur" w:date="2019-09-27T16:59:00Z">
        <w:r w:rsidDel="002F2759">
          <w:delText xml:space="preserve">% accuracy in correctly detecting </w:delText>
        </w:r>
        <w:r w:rsidR="005A502C" w:rsidDel="002F2759">
          <w:delText xml:space="preserve">no </w:delText>
        </w:r>
        <w:r w:rsidDel="002F2759">
          <w:delText>temporal breakpoint</w:delText>
        </w:r>
        <w:r w:rsidR="005A502C" w:rsidDel="002F2759">
          <w:delText>s in scenarios where it was absent</w:delText>
        </w:r>
        <w:r w:rsidR="000B4A54" w:rsidDel="002F2759">
          <w:delText xml:space="preserve">. </w:delText>
        </w:r>
        <w:r w:rsidR="003916BA" w:rsidDel="002F2759">
          <w:delText xml:space="preserve">Though the method only detected the correct temporal break (year 50) in </w:delText>
        </w:r>
      </w:del>
      <w:del w:id="388" w:author="mkapur" w:date="2019-09-27T16:53:00Z">
        <w:r w:rsidR="00095171" w:rsidDel="00706E76">
          <w:delText>6</w:delText>
        </w:r>
        <w:r w:rsidR="00552F66" w:rsidDel="00706E76">
          <w:delText>3</w:delText>
        </w:r>
      </w:del>
      <w:del w:id="389" w:author="mkapur" w:date="2019-09-27T16:59:00Z">
        <w:r w:rsidR="003916BA" w:rsidDel="002F2759">
          <w:delText xml:space="preserve">% of time-varying simulations, </w:delText>
        </w:r>
        <w:r w:rsidR="00552F66" w:rsidDel="002F2759">
          <w:delText>89% of</w:delText>
        </w:r>
        <w:r w:rsidR="003916BA" w:rsidDel="002F2759">
          <w:delText xml:space="preserve"> the remaining simulations assigned the break to year 49 or 51, </w:delText>
        </w:r>
        <w:r w:rsidR="009A2626" w:rsidDel="002F2759">
          <w:delText xml:space="preserve">increasing </w:delText>
        </w:r>
        <w:r w:rsidR="003916BA" w:rsidDel="002F2759">
          <w:delText xml:space="preserve">the total detection between years 49, 50 and 51 to </w:delText>
        </w:r>
        <w:r w:rsidR="00B53A85" w:rsidDel="002F2759">
          <w:delText>96</w:delText>
        </w:r>
        <w:r w:rsidR="003916BA" w:rsidDel="002F2759">
          <w:delText>%.</w:delText>
        </w:r>
        <w:r w:rsidR="00C97279" w:rsidDel="002F2759">
          <w:delText xml:space="preserve"> We computed the absolute error between the end of the</w:delText>
        </w:r>
        <w:r w:rsidR="00095171" w:rsidDel="002F2759">
          <w:delText xml:space="preserve"> estimated</w:delText>
        </w:r>
        <w:r w:rsidR="00C97279" w:rsidDel="002F2759">
          <w:delText xml:space="preserve"> 95% confidence interval and the true parameter for simulations which ‘missed’ (did not contain) the true value for each scenario</w:delText>
        </w:r>
        <w:r w:rsidR="00CC62AB" w:rsidDel="002F2759">
          <w:delText xml:space="preserve">. </w:delText>
        </w:r>
        <w:r w:rsidR="00A857DB" w:rsidDel="002F2759">
          <w:delText>I</w:delText>
        </w:r>
        <w:r w:rsidR="00CC62AB" w:rsidDel="002F2759">
          <w:delText xml:space="preserve">f the true </w:delText>
        </w:r>
        <w:r w:rsidR="00A857DB" w:rsidDel="002F2759">
          <w:delText xml:space="preserve">parameter </w:delText>
        </w:r>
        <w:r w:rsidR="00CC62AB" w:rsidDel="002F2759">
          <w:delText xml:space="preserve">value was higher than the confidence interval, the difference </w:delText>
        </w:r>
        <w:r w:rsidR="00095171" w:rsidDel="002F2759">
          <w:delText>was</w:delText>
        </w:r>
        <w:r w:rsidR="00CC62AB" w:rsidDel="002F2759">
          <w:delText xml:space="preserve"> measured from the upper end of the interval</w:delText>
        </w:r>
        <w:r w:rsidR="00A857DB" w:rsidDel="002F2759">
          <w:delText>,</w:delText>
        </w:r>
        <w:r w:rsidR="00CC62AB" w:rsidDel="002F2759">
          <w:delText xml:space="preserve"> and vice versa. The</w:delText>
        </w:r>
        <w:r w:rsidR="00C97279" w:rsidDel="002F2759">
          <w:delText xml:space="preserve"> maximum</w:delText>
        </w:r>
        <w:r w:rsidR="00CC62AB" w:rsidDel="002F2759">
          <w:delText xml:space="preserve"> error in both </w:delText>
        </w:r>
        <w:r w:rsidR="00CC62AB" w:rsidRPr="00845D2A" w:rsidDel="002F2759">
          <w:rPr>
            <w:i/>
          </w:rPr>
          <w:delText>L</w:delText>
        </w:r>
        <w:r w:rsidR="00CC62AB" w:rsidRPr="00845D2A" w:rsidDel="002F2759">
          <w:rPr>
            <w:i/>
            <w:vertAlign w:val="subscript"/>
          </w:rPr>
          <w:delText>1</w:delText>
        </w:r>
        <w:r w:rsidR="00C97279" w:rsidDel="002F2759">
          <w:delText xml:space="preserve"> </w:delText>
        </w:r>
        <w:r w:rsidR="00CC62AB" w:rsidDel="002F2759">
          <w:delText xml:space="preserve">and </w:delText>
        </w:r>
        <w:r w:rsidR="00CC62AB" w:rsidRPr="00845D2A" w:rsidDel="002F2759">
          <w:rPr>
            <w:i/>
          </w:rPr>
          <w:delText>L</w:delText>
        </w:r>
        <w:r w:rsidR="00CC62AB" w:rsidDel="002F2759">
          <w:rPr>
            <w:i/>
            <w:vertAlign w:val="subscript"/>
          </w:rPr>
          <w:delText>2</w:delText>
        </w:r>
        <w:r w:rsidR="00CC62AB" w:rsidDel="002F2759">
          <w:delText xml:space="preserve"> </w:delText>
        </w:r>
        <w:r w:rsidR="00C97279" w:rsidDel="002F2759">
          <w:delText xml:space="preserve">was obtained </w:delText>
        </w:r>
        <w:r w:rsidR="008A1441" w:rsidDel="002F2759">
          <w:delText xml:space="preserve">for </w:delText>
        </w:r>
        <w:r w:rsidR="00C97279" w:rsidDel="002F2759">
          <w:delText>Scenario 2 (</w:delText>
        </w:r>
        <w:r w:rsidR="00CC62AB" w:rsidDel="002F2759">
          <w:delText xml:space="preserve">single breakpoint at 25°) at 8.89 cm and 22.7 cm, with the minimums </w:delText>
        </w:r>
        <w:r w:rsidR="00A857DB" w:rsidDel="002F2759">
          <w:delText>obtained by</w:delText>
        </w:r>
        <w:r w:rsidR="00CC62AB" w:rsidDel="002F2759">
          <w:delText xml:space="preserve"> Scenario 1 at 0.04 cm and 0.32cm. </w:delText>
        </w:r>
        <w:r w:rsidR="003916BA" w:rsidDel="002F2759">
          <w:delText xml:space="preserve">There </w:delText>
        </w:r>
        <w:r w:rsidR="000C31F1" w:rsidDel="002F2759">
          <w:delText>was no discernable pattern to the spurious years assigned to scenarios without actual temporal variability.</w:delText>
        </w:r>
        <w:r w:rsidR="00010460" w:rsidDel="002F2759">
          <w:delText xml:space="preserve"> </w:delText>
        </w:r>
      </w:del>
      <w:moveFromRangeStart w:id="390" w:author="mkapur" w:date="2019-09-27T16:58:00Z" w:name="move20495953"/>
      <w:moveFrom w:id="391" w:author="mkapur" w:date="2019-09-27T16:58:00Z">
        <w:r w:rsidR="00010460" w:rsidDel="002F2759">
          <w:t>W</w:t>
        </w:r>
        <w:r w:rsidR="00010460" w:rsidRPr="00EB62A9" w:rsidDel="002F2759">
          <w:t>e did not find the method’s accuracy</w:t>
        </w:r>
        <w:r w:rsidR="00010460" w:rsidDel="002F2759">
          <w:t xml:space="preserve"> or resultant coverage probabilities</w:t>
        </w:r>
        <w:r w:rsidR="00010460" w:rsidRPr="00EB62A9" w:rsidDel="002F2759">
          <w:t xml:space="preserve"> sensitive to either halving or reducing the sample size by 25%; see </w:t>
        </w:r>
        <w:r w:rsidR="00010460" w:rsidDel="002F2759">
          <w:t>Supplementary Table A2.</w:t>
        </w:r>
      </w:moveFrom>
      <w:moveFromRangeEnd w:id="390"/>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7C74F0AA" w14:textId="21BC4C33" w:rsidR="0038329C" w:rsidRDefault="00D12C7C" w:rsidP="008B4B4A">
      <w:pPr>
        <w:spacing w:after="0" w:line="276" w:lineRule="auto"/>
        <w:jc w:val="both"/>
        <w:rPr>
          <w:ins w:id="392" w:author="mkapur" w:date="2019-09-23T13:34:00Z"/>
        </w:rPr>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ins w:id="393" w:author="mkapur" w:date="2019-09-23T13:34:00Z">
        <w:r w:rsidR="0038329C">
          <w:t xml:space="preserve">For all other scenarios, the STARS method </w:t>
        </w:r>
        <w:r w:rsidR="0038329C">
          <w:lastRenderedPageBreak/>
          <w:t>performed up to 90% worse than the proposed GAM-based method at detecting latitude, longitude or year br</w:t>
        </w:r>
      </w:ins>
      <w:ins w:id="394" w:author="mkapur" w:date="2019-09-23T13:35:00Z">
        <w:r w:rsidR="0038329C">
          <w:t xml:space="preserve">eaks. </w:t>
        </w:r>
      </w:ins>
      <w:moveToRangeStart w:id="395" w:author="mkapur" w:date="2019-09-23T13:35:00Z" w:name="move20138127"/>
      <w:moveTo w:id="396" w:author="mkapur" w:date="2019-09-23T13:35:00Z">
        <w:r w:rsidR="0038329C">
          <w:t xml:space="preserve">However, it performed comparably in terms of the coverage probability of </w:t>
        </w:r>
        <w:r w:rsidR="0038329C" w:rsidRPr="00845D2A">
          <w:rPr>
            <w:i/>
          </w:rPr>
          <w:t>L</w:t>
        </w:r>
        <w:r w:rsidR="0038329C" w:rsidRPr="00845D2A">
          <w:rPr>
            <w:i/>
            <w:vertAlign w:val="subscript"/>
          </w:rPr>
          <w:t>1</w:t>
        </w:r>
        <w:r w:rsidR="0038329C">
          <w:t xml:space="preserve"> (51% vs 47% for the GAM-based method) and better in terms of coverage p</w:t>
        </w:r>
        <w:r w:rsidR="0038329C" w:rsidRPr="00BA7A0A">
          <w:t xml:space="preserve">robability for </w:t>
        </w:r>
        <w:r w:rsidR="0038329C" w:rsidRPr="00BA7A0A">
          <w:rPr>
            <w:i/>
          </w:rPr>
          <w:t>L</w:t>
        </w:r>
        <w:r w:rsidR="0038329C" w:rsidRPr="00BA7A0A">
          <w:rPr>
            <w:i/>
            <w:vertAlign w:val="subscript"/>
          </w:rPr>
          <w:t>2</w:t>
        </w:r>
        <w:r w:rsidR="0038329C" w:rsidRPr="00BA7A0A">
          <w:t xml:space="preserve"> (32% vs 7%)</w:t>
        </w:r>
      </w:moveTo>
      <w:ins w:id="397" w:author="mkapur" w:date="2019-09-23T13:35:00Z">
        <w:r w:rsidR="0038329C">
          <w:t>, and did slightly better than the proposed method in detecting the break-at-edge, though only at 31%.</w:t>
        </w:r>
      </w:ins>
      <w:moveTo w:id="398" w:author="mkapur" w:date="2019-09-23T13:35:00Z">
        <w:del w:id="399" w:author="mkapur" w:date="2019-09-23T13:35:00Z">
          <w:r w:rsidR="0038329C" w:rsidRPr="00BA7A0A" w:rsidDel="0038329C">
            <w:delText>.</w:delText>
          </w:r>
        </w:del>
      </w:moveTo>
      <w:moveToRangeEnd w:id="395"/>
    </w:p>
    <w:p w14:paraId="15743705" w14:textId="77777777" w:rsidR="0038329C" w:rsidRDefault="0038329C" w:rsidP="008B4B4A">
      <w:pPr>
        <w:spacing w:after="0" w:line="276" w:lineRule="auto"/>
        <w:jc w:val="both"/>
        <w:rPr>
          <w:ins w:id="400" w:author="mkapur" w:date="2019-09-23T13:34:00Z"/>
        </w:rPr>
      </w:pPr>
    </w:p>
    <w:p w14:paraId="1CB8DE86" w14:textId="0FC47881" w:rsidR="00D12C7C" w:rsidRPr="00D12C7C" w:rsidRDefault="005B235A" w:rsidP="008B4B4A">
      <w:pPr>
        <w:spacing w:after="0" w:line="276" w:lineRule="auto"/>
        <w:jc w:val="both"/>
      </w:pPr>
      <w:del w:id="401" w:author="mkapur" w:date="2019-09-23T13:35:00Z">
        <w:r w:rsidDel="0038329C">
          <w:delText>In</w:delText>
        </w:r>
        <w:r w:rsidR="006A0E2E" w:rsidDel="0038329C">
          <w:delText xml:space="preserve"> that scenario,</w:delText>
        </w:r>
        <w:r w:rsidDel="0038329C">
          <w:delText xml:space="preserve"> the</w:delText>
        </w:r>
        <w:r w:rsidR="00BE59CB" w:rsidDel="0038329C">
          <w:delText xml:space="preserve"> STARS method was able to detect the correct </w:delText>
        </w:r>
        <w:r w:rsidR="006A0E2E" w:rsidDel="0038329C">
          <w:delText>longitudinal break</w:delText>
        </w:r>
        <w:r w:rsidR="00BE59CB" w:rsidDel="0038329C">
          <w:delText xml:space="preserve"> in </w:delText>
        </w:r>
        <w:r w:rsidR="00C40EE8" w:rsidDel="0038329C">
          <w:delText>31</w:delText>
        </w:r>
        <w:r w:rsidR="00BE59CB" w:rsidDel="0038329C">
          <w:delText xml:space="preserve">% of datasets. For all other scenarios, it averaged </w:delText>
        </w:r>
        <w:r w:rsidR="00E42F9D" w:rsidDel="0038329C">
          <w:delText>1</w:delText>
        </w:r>
        <w:r w:rsidR="00C40EE8" w:rsidDel="0038329C">
          <w:delText>4</w:delText>
        </w:r>
        <w:r w:rsidR="00BE59CB" w:rsidDel="0038329C">
          <w:delText xml:space="preserve">% accuracy in detecting latitude, </w:delText>
        </w:r>
        <w:r w:rsidR="00E42F9D" w:rsidDel="0038329C">
          <w:delText>1</w:delText>
        </w:r>
        <w:r w:rsidR="00C40EE8" w:rsidDel="0038329C">
          <w:delText>3</w:delText>
        </w:r>
        <w:r w:rsidR="00BE59CB" w:rsidDel="0038329C">
          <w:delText xml:space="preserve">% accuracy in detecting longitude, and </w:delText>
        </w:r>
        <w:r w:rsidR="008C4635" w:rsidDel="0038329C">
          <w:delText>64</w:delText>
        </w:r>
        <w:r w:rsidR="00BE59CB" w:rsidDel="0038329C">
          <w:delText xml:space="preserve">% accuracy for year breaks (compared to </w:delText>
        </w:r>
        <w:r w:rsidR="00E42F9D" w:rsidDel="0038329C">
          <w:delText>95</w:delText>
        </w:r>
        <w:r w:rsidR="00BE59CB" w:rsidDel="0038329C">
          <w:delText xml:space="preserve">%, </w:delText>
        </w:r>
        <w:r w:rsidR="006A0E2E" w:rsidDel="0038329C">
          <w:delText>9</w:delText>
        </w:r>
        <w:r w:rsidR="008C4635" w:rsidDel="0038329C">
          <w:delText>6</w:delText>
        </w:r>
        <w:r w:rsidR="00BE59CB" w:rsidDel="0038329C">
          <w:delText xml:space="preserve">% and </w:delText>
        </w:r>
        <w:r w:rsidR="008C4635" w:rsidDel="0038329C">
          <w:delText>77</w:delText>
        </w:r>
        <w:r w:rsidR="00BE59CB" w:rsidDel="0038329C">
          <w:delText xml:space="preserve">%, respectively, for the GAM-based method). </w:delText>
        </w:r>
      </w:del>
      <w:moveFromRangeStart w:id="402" w:author="mkapur" w:date="2019-09-23T13:35:00Z" w:name="move20138127"/>
      <w:moveFrom w:id="403" w:author="mkapur" w:date="2019-09-23T13:35:00Z">
        <w:r w:rsidR="00BE59CB" w:rsidDel="0038329C">
          <w:t xml:space="preserve">However, it performed comparably in terms of the coverage probability of </w:t>
        </w:r>
        <w:r w:rsidR="00A13D12" w:rsidRPr="00845D2A" w:rsidDel="0038329C">
          <w:rPr>
            <w:i/>
          </w:rPr>
          <w:t>L</w:t>
        </w:r>
        <w:r w:rsidR="00A13D12" w:rsidRPr="00845D2A" w:rsidDel="0038329C">
          <w:rPr>
            <w:i/>
            <w:vertAlign w:val="subscript"/>
          </w:rPr>
          <w:t>1</w:t>
        </w:r>
        <w:r w:rsidR="00BE59CB" w:rsidDel="0038329C">
          <w:t xml:space="preserve"> (</w:t>
        </w:r>
        <w:r w:rsidR="008C4635" w:rsidDel="0038329C">
          <w:t>51</w:t>
        </w:r>
        <w:r w:rsidR="00BE59CB" w:rsidDel="0038329C">
          <w:t xml:space="preserve">% vs </w:t>
        </w:r>
        <w:r w:rsidR="008C4635" w:rsidDel="0038329C">
          <w:t>47</w:t>
        </w:r>
        <w:r w:rsidR="00BE59CB" w:rsidDel="0038329C">
          <w:t xml:space="preserve">% for the GAM-based method) </w:t>
        </w:r>
        <w:r w:rsidR="006A0E2E" w:rsidDel="0038329C">
          <w:t xml:space="preserve">and </w:t>
        </w:r>
        <w:r w:rsidR="00BA7A0A" w:rsidDel="0038329C">
          <w:t>better</w:t>
        </w:r>
        <w:r w:rsidR="00BE59CB" w:rsidDel="0038329C">
          <w:t xml:space="preserve"> in terms of coverage p</w:t>
        </w:r>
        <w:r w:rsidR="00BE59CB" w:rsidRPr="00BA7A0A" w:rsidDel="0038329C">
          <w:t xml:space="preserve">robability for </w:t>
        </w:r>
        <w:r w:rsidR="00A13D12" w:rsidRPr="00BA7A0A" w:rsidDel="0038329C">
          <w:rPr>
            <w:i/>
          </w:rPr>
          <w:t>L</w:t>
        </w:r>
        <w:r w:rsidR="00A13D12" w:rsidRPr="00BA7A0A" w:rsidDel="0038329C">
          <w:rPr>
            <w:i/>
            <w:vertAlign w:val="subscript"/>
          </w:rPr>
          <w:t>2</w:t>
        </w:r>
        <w:r w:rsidR="00BE59CB" w:rsidRPr="00BA7A0A" w:rsidDel="0038329C">
          <w:t xml:space="preserve"> </w:t>
        </w:r>
        <w:r w:rsidR="00A13D12" w:rsidRPr="00BA7A0A" w:rsidDel="0038329C">
          <w:t>(</w:t>
        </w:r>
        <w:r w:rsidR="00BA7A0A" w:rsidRPr="00BA7A0A" w:rsidDel="0038329C">
          <w:t>32</w:t>
        </w:r>
        <w:r w:rsidR="00BE59CB" w:rsidRPr="00BA7A0A" w:rsidDel="0038329C">
          <w:t xml:space="preserve">% </w:t>
        </w:r>
        <w:r w:rsidR="00BA7A0A" w:rsidRPr="00BA7A0A" w:rsidDel="0038329C">
          <w:t>vs 7%</w:t>
        </w:r>
        <w:r w:rsidR="00BE59CB" w:rsidRPr="00BA7A0A" w:rsidDel="0038329C">
          <w:t>).</w:t>
        </w:r>
        <w:r w:rsidR="00BE59CB" w:rsidDel="0038329C">
          <w:t xml:space="preserve"> </w:t>
        </w:r>
      </w:moveFrom>
      <w:moveFromRangeEnd w:id="402"/>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5644EEA7"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ins w:id="404" w:author="mkapur" w:date="2019-09-23T09:52:00Z">
        <w:r w:rsidR="00152FA9">
          <w:t xml:space="preserve">GAM-detected </w:t>
        </w:r>
      </w:ins>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del w:id="405" w:author="mkapur" w:date="2019-09-23T12:37:00Z">
        <w:r w:rsidR="003F6D4D" w:rsidDel="00D57DB5">
          <w:delText xml:space="preserve"> </w:delText>
        </w:r>
        <w:bookmarkStart w:id="406" w:name="_Hlk20118575"/>
        <w:r w:rsidR="00445820" w:rsidDel="00D57DB5">
          <w:delText xml:space="preserve">Parameter estimation </w:delText>
        </w:r>
      </w:del>
      <w:del w:id="407" w:author="mkapur" w:date="2019-09-23T08:08:00Z">
        <w:r w:rsidR="00445820" w:rsidDel="002B6150">
          <w:delText xml:space="preserve">for this </w:delText>
        </w:r>
        <w:r w:rsidR="009E50E8" w:rsidDel="002B6150">
          <w:delText>initial stratification</w:delText>
        </w:r>
      </w:del>
      <w:del w:id="408" w:author="mkapur" w:date="2019-09-23T12:37:00Z">
        <w:r w:rsidR="009E50E8" w:rsidDel="00D57DB5">
          <w:delText xml:space="preserve"> </w:delText>
        </w:r>
      </w:del>
      <w:del w:id="409" w:author="mkapur" w:date="2019-09-23T08:08:00Z">
        <w:r w:rsidR="009E50E8" w:rsidDel="002B6150">
          <w:delText xml:space="preserve">according to our breakpoints </w:delText>
        </w:r>
      </w:del>
      <w:del w:id="410" w:author="mkapur" w:date="2019-09-23T08:09:00Z">
        <w:r w:rsidR="00445820" w:rsidDel="002B6150">
          <w:delText>revealed that the</w:delText>
        </w:r>
      </w:del>
      <w:r w:rsidR="00445820">
        <w:t xml:space="preserve"> </w:t>
      </w:r>
      <w:bookmarkStart w:id="411" w:name="_Hlk20134691"/>
      <w:r w:rsidR="00445820">
        <w:t xml:space="preserve">95% confidence intervals for </w:t>
      </w:r>
      <w:r w:rsidR="00445820" w:rsidRPr="001824C5">
        <w:rPr>
          <w:i/>
        </w:rPr>
        <w:t>L</w:t>
      </w:r>
      <w:r w:rsidR="00445820" w:rsidRPr="001824C5">
        <w:rPr>
          <w:i/>
          <w:vertAlign w:val="subscript"/>
        </w:rPr>
        <w:t>∞</w:t>
      </w:r>
      <w:r w:rsidR="00445820">
        <w:t xml:space="preserve"> </w:t>
      </w:r>
      <w:ins w:id="412" w:author="mkapur" w:date="2019-09-23T12:37:00Z">
        <w:r w:rsidR="00D57DB5">
          <w:t xml:space="preserve">parameter estimates </w:t>
        </w:r>
      </w:ins>
      <w:r w:rsidR="007C3C07">
        <w:t>between time periods</w:t>
      </w:r>
      <w:ins w:id="413" w:author="mkapur" w:date="2019-09-23T08:09:00Z">
        <w:r w:rsidR="002B6150">
          <w:t xml:space="preserve"> which</w:t>
        </w:r>
      </w:ins>
      <w:r w:rsidR="007C3C07">
        <w:t xml:space="preserve">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bookmarkEnd w:id="411"/>
      <w:r w:rsidR="004E2DEE">
        <w:t>(</w:t>
      </w:r>
      <w:r w:rsidR="00527F2F">
        <w:t xml:space="preserve">Supplementary </w:t>
      </w:r>
      <w:r w:rsidR="00362196">
        <w:t>Figure A1</w:t>
      </w:r>
      <w:r w:rsidR="00AD1295">
        <w:t>2</w:t>
      </w:r>
      <w:r w:rsidR="00362196">
        <w:t>)</w:t>
      </w:r>
      <w:r w:rsidR="00445820">
        <w:t>.</w:t>
      </w:r>
      <w:bookmarkEnd w:id="406"/>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414" w:name="_Hlk20118715"/>
      <w:r w:rsidR="00362196">
        <w:t xml:space="preserve">so this </w:t>
      </w:r>
      <w:r w:rsidR="00DA6257">
        <w:t>set of specifications</w:t>
      </w:r>
      <w:ins w:id="415" w:author="mkapur" w:date="2019-09-23T08:10:00Z">
        <w:r w:rsidR="002B6150">
          <w:t xml:space="preserve"> (five spatial regions for </w:t>
        </w:r>
      </w:ins>
      <w:ins w:id="416" w:author="mkapur" w:date="2019-09-23T08:11:00Z">
        <w:r w:rsidR="002B6150">
          <w:t xml:space="preserve">both sexes, and a temporal break for only  females in regions 1 and 2) </w:t>
        </w:r>
      </w:ins>
      <w:r w:rsidR="00DA6257">
        <w:t xml:space="preserve"> </w:t>
      </w:r>
      <w:r w:rsidR="00362196">
        <w:t xml:space="preserve">was retained as our final </w:t>
      </w:r>
      <w:r w:rsidR="008D0425">
        <w:t xml:space="preserve">spatiotemporal </w:t>
      </w:r>
      <w:r w:rsidR="005A19AC">
        <w:t>stratification.</w:t>
      </w:r>
      <w:bookmarkEnd w:id="414"/>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w:t>
      </w:r>
      <w:del w:id="417" w:author="mkapur" w:date="2019-09-30T14:44:00Z">
        <w:r w:rsidR="00F922C3" w:rsidDel="002B0F75">
          <w:delText>These breaks</w:delText>
        </w:r>
      </w:del>
      <w:ins w:id="418" w:author="mkapur" w:date="2019-09-30T14:44:00Z">
        <w:r w:rsidR="002B0F75">
          <w:t>They</w:t>
        </w:r>
      </w:ins>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del w:id="419" w:author="mkapur" w:date="2019-09-23T09:52:00Z">
        <w:r w:rsidR="0030725B" w:rsidDel="00152FA9">
          <w:delText xml:space="preserve">Region </w:delText>
        </w:r>
      </w:del>
      <w:ins w:id="420" w:author="mkapur" w:date="2019-09-23T09:52:00Z">
        <w:r w:rsidR="00152FA9">
          <w:t xml:space="preserve">region </w:t>
        </w:r>
      </w:ins>
      <w:r w:rsidR="0030725B">
        <w:t>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2D09B37B" w:rsidR="007A77A0" w:rsidRDefault="007A77A0" w:rsidP="008B4B4A">
      <w:pPr>
        <w:spacing w:after="0" w:line="276" w:lineRule="auto"/>
        <w:ind w:firstLine="360"/>
        <w:jc w:val="both"/>
        <w:rPr>
          <w:highlight w:val="yellow"/>
        </w:rPr>
      </w:pPr>
      <w:r>
        <w:lastRenderedPageBreak/>
        <w:t xml:space="preserve">We determined that the proposed, GAM-based method was able to accurately detect spatial and temporal breakpoints more frequently than </w:t>
      </w:r>
      <w:r w:rsidR="00EA01EA">
        <w:t>the STARS method</w:t>
      </w:r>
      <w:r>
        <w:t xml:space="preserve">, </w:t>
      </w:r>
      <w:del w:id="421" w:author="mkapur" w:date="2019-09-23T08:22:00Z">
        <w:r w:rsidDel="005257E0">
          <w:delText>with the exception of</w:delText>
        </w:r>
      </w:del>
      <w:ins w:id="422" w:author="mkapur" w:date="2019-09-23T08:22:00Z">
        <w:r w:rsidR="005257E0">
          <w:t>except for</w:t>
        </w:r>
      </w:ins>
      <w:r>
        <w:t xml:space="preserve"> breakpoints occurring at the edge of the </w:t>
      </w:r>
      <w:del w:id="423" w:author="mkapur" w:date="2019-09-23T09:53:00Z">
        <w:r w:rsidDel="00152FA9">
          <w:delText>study region</w:delText>
        </w:r>
      </w:del>
      <w:ins w:id="424" w:author="mkapur" w:date="2019-09-23T09:53:00Z">
        <w:r w:rsidR="00152FA9">
          <w:t>simulated spatial extent</w:t>
        </w:r>
      </w:ins>
      <w:r>
        <w:t xml:space="preserve">.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374C13F7" w14:textId="4B6E6A11" w:rsidR="005257E0" w:rsidRDefault="00FE4723" w:rsidP="008B4B4A">
      <w:pPr>
        <w:spacing w:after="0" w:line="276" w:lineRule="auto"/>
        <w:ind w:firstLine="360"/>
        <w:jc w:val="both"/>
        <w:rPr>
          <w:ins w:id="425" w:author="mkapur" w:date="2019-09-23T08:24:00Z"/>
        </w:rPr>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ins w:id="426" w:author="mkapur" w:date="2019-09-23T13:35:00Z">
        <w:r w:rsidR="0038329C">
          <w:t xml:space="preserve">in space </w:t>
        </w:r>
      </w:ins>
      <w:r w:rsidR="00D178A2">
        <w:t xml:space="preserve">(which had the advantage of being ‘matched’ whenever the </w:t>
      </w:r>
      <w:ins w:id="427" w:author="mkapur" w:date="2019-09-23T13:36:00Z">
        <w:r w:rsidR="007F73B7">
          <w:t xml:space="preserve">detected </w:t>
        </w:r>
      </w:ins>
      <w:r w:rsidR="00D178A2">
        <w:t>breakpoint fell within</w:t>
      </w:r>
      <w:ins w:id="428" w:author="mkapur" w:date="2019-09-23T13:36:00Z">
        <w:r w:rsidR="007F73B7">
          <w:t xml:space="preserve"> the range of overlap,</w:t>
        </w:r>
      </w:ins>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429"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ins w:id="430" w:author="mkapur" w:date="2019-09-23T08:23:00Z">
        <w:r w:rsidR="005257E0">
          <w:t xml:space="preserve">We also chose to use only the maximum absolute value of the derivative to avoid splitting the </w:t>
        </w:r>
        <w:proofErr w:type="spellStart"/>
        <w:r w:rsidR="005257E0">
          <w:t>spatio</w:t>
        </w:r>
        <w:proofErr w:type="spellEnd"/>
        <w:r w:rsidR="005257E0">
          <w:t xml:space="preserve">-temporal surface into </w:t>
        </w:r>
      </w:ins>
      <w:ins w:id="431" w:author="mkapur" w:date="2019-09-30T14:42:00Z">
        <w:r w:rsidR="002B0F75">
          <w:t>many</w:t>
        </w:r>
      </w:ins>
      <w:ins w:id="432" w:author="mkapur" w:date="2019-09-23T08:23:00Z">
        <w:r w:rsidR="005257E0">
          <w:t xml:space="preserve"> small</w:t>
        </w:r>
      </w:ins>
      <w:ins w:id="433" w:author="mkapur" w:date="2019-09-23T08:24:00Z">
        <w:r w:rsidR="005257E0">
          <w:t xml:space="preserve"> zones, which may have </w:t>
        </w:r>
      </w:ins>
      <w:ins w:id="434" w:author="mkapur" w:date="2019-09-30T14:42:00Z">
        <w:r w:rsidR="002B0F75">
          <w:t>led to</w:t>
        </w:r>
      </w:ins>
      <w:ins w:id="435" w:author="mkapur" w:date="2019-09-23T08:24:00Z">
        <w:r w:rsidR="005257E0">
          <w:t xml:space="preserve"> problems of small sample size, or ultimately be unrealistic to implement in a population dynamics model of the fishery and stock.</w:t>
        </w:r>
      </w:ins>
    </w:p>
    <w:bookmarkEnd w:id="429"/>
    <w:p w14:paraId="51372622" w14:textId="77777777" w:rsidR="005257E0" w:rsidRDefault="005257E0" w:rsidP="008B4B4A">
      <w:pPr>
        <w:spacing w:after="0" w:line="276" w:lineRule="auto"/>
        <w:ind w:firstLine="360"/>
        <w:jc w:val="both"/>
        <w:rPr>
          <w:ins w:id="436" w:author="mkapur" w:date="2019-09-23T08:24:00Z"/>
        </w:rPr>
      </w:pPr>
    </w:p>
    <w:p w14:paraId="526A7D44" w14:textId="6A9BF785" w:rsidR="00E273B9" w:rsidRDefault="00E273B9" w:rsidP="008B4B4A">
      <w:pPr>
        <w:spacing w:after="0" w:line="276" w:lineRule="auto"/>
        <w:ind w:firstLine="360"/>
        <w:jc w:val="both"/>
      </w:pPr>
      <w:r w:rsidRPr="0089790E">
        <w:t>This did not preclude detection of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We evaluated if an autoregressive structure improved our models as length</w:t>
      </w:r>
      <w:r w:rsidR="0002157C">
        <w:t>-</w:t>
      </w:r>
      <w:r>
        <w:t>at</w:t>
      </w:r>
      <w:r w:rsidR="008D01D6">
        <w:t>-a</w:t>
      </w:r>
      <w:r>
        <w:t>ge can be time-</w:t>
      </w:r>
      <w:del w:id="437" w:author="mkapur" w:date="2019-09-23T14:24:00Z">
        <w:r w:rsidDel="0065673E">
          <w:delText>dependent</w:delText>
        </w:r>
      </w:del>
      <w:ins w:id="438" w:author="mkapur" w:date="2019-09-23T14:24:00Z">
        <w:r w:rsidR="0065673E">
          <w:t>dependent,</w:t>
        </w:r>
      </w:ins>
      <w:r>
        <w:t xml:space="preserve">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w:t>
      </w:r>
      <w:r>
        <w:lastRenderedPageBreak/>
        <w:t xml:space="preserve">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w:t>
      </w:r>
      <w:commentRangeStart w:id="439"/>
      <w:r w:rsidR="00023B3D">
        <w:t xml:space="preserve">bias in the aging </w:t>
      </w:r>
      <w:commentRangeEnd w:id="439"/>
      <w:r w:rsidR="0065673E">
        <w:rPr>
          <w:rStyle w:val="CommentReference"/>
        </w:rPr>
        <w:commentReference w:id="439"/>
      </w:r>
      <w:r w:rsidR="00023B3D">
        <w:t>(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3AF5D97"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w:t>
      </w:r>
      <w:proofErr w:type="spellStart"/>
      <w:r w:rsidR="00BB7C15">
        <w:t>edge’</w:t>
      </w:r>
      <w:del w:id="440" w:author="mkapur" w:date="2019-09-23T09:53:00Z">
        <w:r w:rsidR="00BB7C15" w:rsidDel="00152FA9">
          <w:delText xml:space="preserve"> </w:delText>
        </w:r>
      </w:del>
      <w:ins w:id="441" w:author="mkapur" w:date="2019-09-23T09:53:00Z">
        <w:r w:rsidR="00152FA9">
          <w:t>of</w:t>
        </w:r>
        <w:proofErr w:type="spellEnd"/>
        <w:r w:rsidR="00152FA9">
          <w:t xml:space="preserve"> the simulated space</w:t>
        </w:r>
      </w:ins>
      <w:del w:id="442" w:author="mkapur" w:date="2019-09-23T09:53:00Z">
        <w:r w:rsidR="00BB7C15" w:rsidDel="00152FA9">
          <w:delText>region</w:delText>
        </w:r>
      </w:del>
      <w:r w:rsidR="00BB7C15">
        <w:t>,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w:t>
      </w:r>
      <w:proofErr w:type="gramStart"/>
      <w:r w:rsidR="00FE4723" w:rsidRPr="00D73DFA">
        <w:t>domain</w:t>
      </w:r>
      <w:r w:rsidR="00FE4723">
        <w:t>,</w:t>
      </w:r>
      <w:r w:rsidR="00FE4723" w:rsidRPr="00D73DFA">
        <w:t xml:space="preserve"> or</w:t>
      </w:r>
      <w:proofErr w:type="gramEnd"/>
      <w:r w:rsidR="00FE4723" w:rsidRPr="00D73DFA">
        <w:t xml:space="preserve">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w:t>
      </w:r>
      <w:r w:rsidRPr="0038329C">
        <w:rPr>
          <w:i/>
          <w:iCs/>
          <w:rPrChange w:id="443" w:author="mkapur" w:date="2019-09-23T13:32:00Z">
            <w:rPr/>
          </w:rPrChange>
        </w:rPr>
        <w:t>t</w:t>
      </w:r>
      <w:r>
        <w:t xml:space="preserve">-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t>
      </w:r>
      <w:proofErr w:type="gramStart"/>
      <w:r w:rsidR="00AB3A3F">
        <w:t>with the exception of</w:t>
      </w:r>
      <w:proofErr w:type="gramEnd"/>
      <w:r w:rsidR="00AB3A3F">
        <w:t xml:space="preserve">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xml:space="preserve">) until targeted survey sampling can improve precision in less-represented </w:t>
      </w:r>
      <w:del w:id="444" w:author="mkapur" w:date="2019-09-23T09:53:00Z">
        <w:r w:rsidR="00AB3A3F" w:rsidDel="00152FA9">
          <w:delText>regions</w:delText>
        </w:r>
      </w:del>
      <w:ins w:id="445" w:author="mkapur" w:date="2019-09-23T09:53:00Z">
        <w:r w:rsidR="00152FA9">
          <w:t>management areas</w:t>
        </w:r>
      </w:ins>
      <w:r w:rsidR="00AB3A3F">
        <w:t>.</w:t>
      </w:r>
    </w:p>
    <w:p w14:paraId="228B6A7A" w14:textId="548480E2" w:rsidR="00A90E3A" w:rsidRDefault="00436D36" w:rsidP="008B4B4A">
      <w:pPr>
        <w:spacing w:after="0" w:line="276" w:lineRule="auto"/>
        <w:ind w:firstLine="360"/>
        <w:jc w:val="both"/>
        <w:rPr>
          <w:highlight w:val="yellow"/>
        </w:rPr>
      </w:pPr>
      <w:r>
        <w:lastRenderedPageBreak/>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w:t>
      </w:r>
      <w:del w:id="446" w:author="mkapur" w:date="2019-09-23T09:53:00Z">
        <w:r w:rsidR="00C94EBC" w:rsidDel="00152FA9">
          <w:delText xml:space="preserve">regions </w:delText>
        </w:r>
      </w:del>
      <w:ins w:id="447" w:author="mkapur" w:date="2019-09-23T09:54:00Z">
        <w:r w:rsidR="00152FA9">
          <w:t>ecosystems</w:t>
        </w:r>
      </w:ins>
      <w:ins w:id="448" w:author="mkapur" w:date="2019-09-23T09:53:00Z">
        <w:r w:rsidR="00152FA9">
          <w:t xml:space="preserve"> </w:t>
        </w:r>
      </w:ins>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7939C34B"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w:t>
      </w:r>
      <w:del w:id="449" w:author="mkapur" w:date="2019-09-23T09:54:00Z">
        <w:r w:rsidR="00A729D3" w:rsidDel="00152FA9">
          <w:delText xml:space="preserve">region </w:delText>
        </w:r>
      </w:del>
      <w:ins w:id="450" w:author="mkapur" w:date="2019-09-23T09:54:00Z">
        <w:r w:rsidR="00152FA9">
          <w:t xml:space="preserve">area </w:t>
        </w:r>
      </w:ins>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58FC1EF" w:rsidR="00BE59CB" w:rsidRDefault="00A90E3A" w:rsidP="008B4B4A">
      <w:pPr>
        <w:spacing w:after="0" w:line="276" w:lineRule="auto"/>
        <w:ind w:firstLine="360"/>
        <w:jc w:val="both"/>
      </w:pPr>
      <w:r>
        <w:t>Our</w:t>
      </w:r>
      <w:ins w:id="451" w:author="mkapur" w:date="2019-09-23T10:09:00Z">
        <w:r w:rsidR="005279AD">
          <w:t xml:space="preserve"> GAM-based</w:t>
        </w:r>
      </w:ins>
      <w:r>
        <w:t xml:space="preserve">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w:t>
      </w:r>
      <w:proofErr w:type="gramStart"/>
      <w:r>
        <w:t>similar to</w:t>
      </w:r>
      <w:proofErr w:type="gramEnd"/>
      <w:r>
        <w:t xml:space="preserve">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w:t>
      </w:r>
      <w:proofErr w:type="gramStart"/>
      <w:r>
        <w:t>estimation, and</w:t>
      </w:r>
      <w:proofErr w:type="gramEnd"/>
      <w:r>
        <w:t xml:space="preserve">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5B3DE96F" w:rsidR="00555EB1" w:rsidRPr="00555EB1" w:rsidRDefault="00A90E3A" w:rsidP="008B4B4A">
      <w:pPr>
        <w:spacing w:after="0" w:line="276" w:lineRule="auto"/>
        <w:jc w:val="both"/>
      </w:pPr>
      <w:del w:id="452" w:author="mkapur" w:date="2019-09-30T14:54:00Z">
        <w:r w:rsidDel="00090ACB">
          <w:delText xml:space="preserve">Our evaluation of size-at-age for NE Pacific sablefish was directly motivated by the notion that sablefish growth may vary at a scale that </w:delText>
        </w:r>
        <w:r w:rsidR="008A56ED" w:rsidDel="00090ACB">
          <w:delText>differ</w:delText>
        </w:r>
        <w:r w:rsidR="00767825" w:rsidDel="00090ACB">
          <w:delText>s</w:delText>
        </w:r>
        <w:r w:rsidR="008A56ED" w:rsidDel="00090ACB">
          <w:delText xml:space="preserve"> from</w:delText>
        </w:r>
        <w:r w:rsidDel="00090ACB">
          <w:delText xml:space="preserve"> present management boundaries. Estimates of the growth parameters for sablefish are usually based on survey data acquired from chartered commercial trap, trawl or longline vessels (</w:delText>
        </w:r>
        <w:r w:rsidDel="00090ACB">
          <w:fldChar w:fldCharType="begin"/>
        </w:r>
        <w:r w:rsidDel="00090ACB">
          <w:delInstrText xml:space="preserve"> REF _Ref5376336 \h  \* MERGEFORMAT </w:delInstrText>
        </w:r>
        <w:r w:rsidDel="00090ACB">
          <w:fldChar w:fldCharType="separate"/>
        </w:r>
        <w:r w:rsidR="00EF1C91" w:rsidDel="00090ACB">
          <w:delText xml:space="preserve">Table </w:delText>
        </w:r>
        <w:r w:rsidR="00EF1C91" w:rsidDel="00090ACB">
          <w:rPr>
            <w:noProof/>
          </w:rPr>
          <w:delText>3</w:delText>
        </w:r>
        <w:r w:rsidDel="00090ACB">
          <w:fldChar w:fldCharType="end"/>
        </w:r>
        <w:r w:rsidDel="00090ACB">
          <w:delText xml:space="preserve">). It is preferable to obtain estimated growth parameters from data collected </w:delText>
        </w:r>
        <w:r w:rsidR="00767825" w:rsidDel="00090ACB">
          <w:delText xml:space="preserve">using </w:delText>
        </w:r>
        <w:r w:rsidDel="00090ACB">
          <w:delText xml:space="preserve">a survey, because fishery-dependent information can be </w:delText>
        </w:r>
        <w:r w:rsidR="002274CF" w:rsidDel="00090ACB">
          <w:delText xml:space="preserve">systematically </w:delText>
        </w:r>
        <w:r w:rsidDel="00090ACB">
          <w:delText xml:space="preserve">biased due to targeting or gear selectivity </w:delText>
        </w:r>
        <w:r w:rsidDel="00090ACB">
          <w:fldChar w:fldCharType="begin" w:fldLock="1"/>
        </w:r>
        <w:r w:rsidDel="00090ACB">
          <w:del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delInstrText>
        </w:r>
        <w:r w:rsidDel="00090ACB">
          <w:delInstrText> </w:delInstrText>
        </w:r>
        <w:r w:rsidDel="00090ACB">
          <w:delInstrText>=</w:delInstrText>
        </w:r>
        <w:r w:rsidDel="00090ACB">
          <w:delInstrText> </w:delInstrText>
        </w:r>
        <w:r w:rsidDel="00090ACB">
          <w:del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delInstrText>
        </w:r>
        <w:r w:rsidDel="00090ACB">
          <w:fldChar w:fldCharType="separate"/>
        </w:r>
        <w:r w:rsidDel="00090ACB">
          <w:rPr>
            <w:noProof/>
          </w:rPr>
          <w:delText>(Ricker, 1969)</w:delText>
        </w:r>
        <w:r w:rsidDel="00090ACB">
          <w:fldChar w:fldCharType="end"/>
        </w:r>
        <w:r w:rsidDel="00090ACB">
          <w:delText xml:space="preserve">. </w:delText>
        </w:r>
      </w:del>
      <w:del w:id="453" w:author="mkapur" w:date="2019-09-30T14:53:00Z">
        <w:r w:rsidR="002E421E" w:rsidDel="00090ACB">
          <w:delText xml:space="preserve">It </w:delText>
        </w:r>
        <w:r w:rsidR="00DF7A11" w:rsidDel="00090ACB">
          <w:delText xml:space="preserve">is </w:delText>
        </w:r>
        <w:commentRangeStart w:id="454"/>
        <w:r w:rsidR="00DF7A11" w:rsidDel="00090ACB">
          <w:delText xml:space="preserve">curious </w:delText>
        </w:r>
        <w:commentRangeEnd w:id="454"/>
        <w:r w:rsidR="007F73B7" w:rsidDel="00090ACB">
          <w:rPr>
            <w:rStyle w:val="CommentReference"/>
          </w:rPr>
          <w:commentReference w:id="454"/>
        </w:r>
        <w:r w:rsidR="00DF7A11" w:rsidDel="00090ACB">
          <w:delText xml:space="preserve">that the </w:delText>
        </w:r>
      </w:del>
      <w:del w:id="455" w:author="mkapur" w:date="2019-09-30T14:54:00Z">
        <w:r w:rsidR="00DF7A11" w:rsidDel="00090ACB">
          <w:delText>model identified a unique spatial zone (</w:delText>
        </w:r>
        <w:r w:rsidR="00767825" w:rsidDel="00090ACB">
          <w:delText>r</w:delText>
        </w:r>
        <w:r w:rsidR="00DF7A11" w:rsidDel="00090ACB">
          <w:delText>egion 3</w:delText>
        </w:r>
        <w:r w:rsidR="00767825" w:rsidDel="00090ACB">
          <w:delText xml:space="preserve">; </w:delText>
        </w:r>
        <w:r w:rsidR="00DF7A11" w:rsidDel="00090ACB">
          <w:fldChar w:fldCharType="begin"/>
        </w:r>
        <w:r w:rsidR="00DF7A11" w:rsidDel="00090ACB">
          <w:delInstrText xml:space="preserve"> REF _Ref5281391 \h </w:delInstrText>
        </w:r>
        <w:r w:rsidR="00B815FF" w:rsidDel="00090ACB">
          <w:delInstrText xml:space="preserve"> \* MERGEFORMAT </w:delInstrText>
        </w:r>
        <w:r w:rsidR="00DF7A11" w:rsidDel="00090ACB">
          <w:fldChar w:fldCharType="separate"/>
        </w:r>
        <w:r w:rsidR="00EF1C91" w:rsidDel="00090ACB">
          <w:delText xml:space="preserve">Figure </w:delText>
        </w:r>
        <w:r w:rsidR="00EF1C91" w:rsidDel="00090ACB">
          <w:rPr>
            <w:noProof/>
          </w:rPr>
          <w:delText>7</w:delText>
        </w:r>
        <w:r w:rsidR="00DF7A11" w:rsidDel="00090ACB">
          <w:fldChar w:fldCharType="end"/>
        </w:r>
        <w:r w:rsidR="00DF7A11" w:rsidDel="00090ACB">
          <w:delText>) comprised exclusively of sablefish sampled in British Columbia</w:delText>
        </w:r>
        <w:r w:rsidR="00233376" w:rsidDel="00090ACB">
          <w:delText xml:space="preserve"> </w:delText>
        </w:r>
        <w:r w:rsidR="00A729D3" w:rsidDel="00090ACB">
          <w:delText>(</w:delText>
        </w:r>
        <w:r w:rsidR="00233376" w:rsidDel="00090ACB">
          <w:delText>though not all</w:delText>
        </w:r>
      </w:del>
      <w:del w:id="456" w:author="mkapur" w:date="2019-09-23T08:35:00Z">
        <w:r w:rsidR="00233376" w:rsidDel="00F978C8">
          <w:delText xml:space="preserve"> BC </w:delText>
        </w:r>
      </w:del>
      <w:del w:id="457" w:author="mkapur" w:date="2019-09-30T14:54:00Z">
        <w:r w:rsidR="00233376" w:rsidDel="00090ACB">
          <w:delText xml:space="preserve">data </w:delText>
        </w:r>
        <w:r w:rsidR="005226AD" w:rsidDel="00090ACB">
          <w:delText xml:space="preserve">were </w:delText>
        </w:r>
        <w:r w:rsidR="00233376" w:rsidDel="00090ACB">
          <w:delText xml:space="preserve">encompassed </w:delText>
        </w:r>
        <w:r w:rsidR="005226AD" w:rsidDel="00090ACB">
          <w:delText xml:space="preserve">by </w:delText>
        </w:r>
        <w:r w:rsidR="00767825" w:rsidDel="00090ACB">
          <w:delText>r</w:delText>
        </w:r>
        <w:r w:rsidR="00233376" w:rsidDel="00090ACB">
          <w:delText>egion 3</w:delText>
        </w:r>
        <w:r w:rsidR="00A729D3" w:rsidDel="00090ACB">
          <w:delText>)</w:delText>
        </w:r>
        <w:r w:rsidR="00DF7A11" w:rsidDel="00090ACB">
          <w:delText>.</w:delText>
        </w:r>
        <w:r w:rsidR="00233376" w:rsidDel="00090ACB">
          <w:delText xml:space="preserve"> As </w:delText>
        </w:r>
        <w:r w:rsidR="00B53149" w:rsidDel="00090ACB">
          <w:delText>anticipated</w:delText>
        </w:r>
        <w:r w:rsidR="00233376" w:rsidDel="00090ACB">
          <w:delText xml:space="preserve">, </w:delText>
        </w:r>
        <w:r w:rsidR="00233376" w:rsidRPr="00D15776" w:rsidDel="00090ACB">
          <w:rPr>
            <w:i/>
          </w:rPr>
          <w:delText>L</w:delText>
        </w:r>
        <w:r w:rsidR="00233376" w:rsidDel="00090ACB">
          <w:rPr>
            <w:vertAlign w:val="subscript"/>
          </w:rPr>
          <w:delText xml:space="preserve">∞ </w:delText>
        </w:r>
        <w:r w:rsidR="00233376" w:rsidDel="00090ACB">
          <w:delText xml:space="preserve">estimated for this region for </w:delText>
        </w:r>
        <w:r w:rsidR="00A729D3" w:rsidDel="00090ACB">
          <w:delText xml:space="preserve">each sex </w:delText>
        </w:r>
        <w:r w:rsidR="00233376" w:rsidDel="00090ACB">
          <w:delText xml:space="preserve">was distinct from </w:delText>
        </w:r>
        <w:r w:rsidR="005226AD" w:rsidDel="00090ACB">
          <w:delText xml:space="preserve">that for </w:delText>
        </w:r>
        <w:r w:rsidR="00233376" w:rsidDel="00090ACB">
          <w:delText xml:space="preserve">adjacent zones, but it </w:delText>
        </w:r>
        <w:r w:rsidR="00B53149" w:rsidDel="00090ACB">
          <w:delText>is possible that the trap-based survey method</w:delText>
        </w:r>
        <w:r w:rsidR="008C3639" w:rsidDel="00090ACB">
          <w:delText xml:space="preserve">, unique to BC, </w:delText>
        </w:r>
        <w:r w:rsidR="00B53149" w:rsidDel="00090ACB">
          <w:delText xml:space="preserve">exhibits length-based selectivity currently unknown to (and not reflected in) in the current assessment </w:delText>
        </w:r>
        <w:r w:rsidR="00B53149" w:rsidDel="00090ACB">
          <w:fldChar w:fldCharType="begin" w:fldLock="1"/>
        </w:r>
        <w:r w:rsidR="00023B3D" w:rsidDel="00090ACB">
          <w:del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delInstrText>
        </w:r>
        <w:r w:rsidR="00B53149" w:rsidDel="00090ACB">
          <w:fldChar w:fldCharType="separate"/>
        </w:r>
        <w:r w:rsidR="00A77394" w:rsidRPr="00A77394" w:rsidDel="00090ACB">
          <w:rPr>
            <w:noProof/>
          </w:rPr>
          <w:delText xml:space="preserve">(Department of Fisheries and Oceans, </w:delText>
        </w:r>
        <w:r w:rsidR="00A77394" w:rsidRPr="00A77394" w:rsidDel="00090ACB">
          <w:rPr>
            <w:noProof/>
          </w:rPr>
          <w:lastRenderedPageBreak/>
          <w:delText>2016)</w:delText>
        </w:r>
        <w:r w:rsidR="00B53149" w:rsidDel="00090ACB">
          <w:fldChar w:fldCharType="end"/>
        </w:r>
        <w:r w:rsidR="005226AD" w:rsidDel="00090ACB">
          <w:delText>,</w:delText>
        </w:r>
        <w:r w:rsidR="00A729D3" w:rsidDel="00090ACB">
          <w:delText xml:space="preserve"> which </w:delText>
        </w:r>
        <w:r w:rsidR="00A72017" w:rsidDel="00090ACB">
          <w:delText xml:space="preserve">then gives rise to </w:delText>
        </w:r>
        <w:r w:rsidR="00A729D3" w:rsidDel="00090ACB">
          <w:delText>this result</w:delText>
        </w:r>
        <w:r w:rsidR="00B53149" w:rsidDel="00090ACB">
          <w:delText xml:space="preserve">. Selectivity, if determined, can be corrected for via a truncation in the normal distribution for fish obtained </w:delText>
        </w:r>
        <w:r w:rsidR="00A729D3" w:rsidDel="00090ACB">
          <w:delText>in</w:delText>
        </w:r>
        <w:r w:rsidR="00B53149" w:rsidDel="00090ACB">
          <w:delText xml:space="preserve"> that region; </w:delText>
        </w:r>
        <w:r w:rsidR="00767825" w:rsidDel="00090ACB">
          <w:delText xml:space="preserve">selectivity </w:delText>
        </w:r>
        <w:r w:rsidR="00B53149" w:rsidDel="00090ACB">
          <w:delText>is</w:delText>
        </w:r>
        <w:r w:rsidR="00062352" w:rsidDel="00090ACB">
          <w:delText xml:space="preserve"> also</w:delText>
        </w:r>
        <w:r w:rsidR="00B53149" w:rsidDel="00090ACB">
          <w:delText xml:space="preserve"> assumed to be equal to one for all lengths in both the</w:delText>
        </w:r>
      </w:del>
      <w:del w:id="458" w:author="mkapur" w:date="2019-09-23T08:34:00Z">
        <w:r w:rsidR="00B53149" w:rsidDel="00F978C8">
          <w:delText xml:space="preserve"> AK </w:delText>
        </w:r>
      </w:del>
      <w:del w:id="459" w:author="mkapur" w:date="2019-09-30T14:54:00Z">
        <w:r w:rsidR="00B53149" w:rsidDel="00090ACB">
          <w:delText xml:space="preserve">Federal </w:delText>
        </w:r>
        <w:r w:rsidR="00B53149" w:rsidDel="00090ACB">
          <w:fldChar w:fldCharType="begin" w:fldLock="1"/>
        </w:r>
        <w:r w:rsidR="00A77394" w:rsidDel="00090ACB">
          <w:del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delInstrText>
        </w:r>
        <w:r w:rsidR="00B53149" w:rsidDel="00090ACB">
          <w:fldChar w:fldCharType="separate"/>
        </w:r>
        <w:r w:rsidR="00B53149" w:rsidRPr="00B53149" w:rsidDel="00090ACB">
          <w:rPr>
            <w:noProof/>
          </w:rPr>
          <w:delText>(Hanselman et al., 2017)</w:delText>
        </w:r>
        <w:r w:rsidR="00B53149" w:rsidDel="00090ACB">
          <w:fldChar w:fldCharType="end"/>
        </w:r>
        <w:r w:rsidR="00B53149" w:rsidDel="00090ACB">
          <w:delText xml:space="preserve"> and </w:delText>
        </w:r>
        <w:r w:rsidR="005226AD" w:rsidDel="00090ACB">
          <w:delText>the</w:delText>
        </w:r>
      </w:del>
      <w:del w:id="460" w:author="mkapur" w:date="2019-09-23T08:34:00Z">
        <w:r w:rsidR="005226AD" w:rsidDel="00F978C8">
          <w:delText xml:space="preserve"> </w:delText>
        </w:r>
        <w:r w:rsidR="00B53149" w:rsidDel="00F978C8">
          <w:delText xml:space="preserve">CC </w:delText>
        </w:r>
      </w:del>
      <w:del w:id="461" w:author="mkapur" w:date="2019-09-30T14:54:00Z">
        <w:r w:rsidR="00B53149" w:rsidDel="00090ACB">
          <w:fldChar w:fldCharType="begin" w:fldLock="1"/>
        </w:r>
        <w:r w:rsidR="000E0325" w:rsidDel="00090ACB">
          <w:del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delInstrText>
        </w:r>
        <w:r w:rsidR="00B53149" w:rsidDel="00090ACB">
          <w:fldChar w:fldCharType="separate"/>
        </w:r>
        <w:r w:rsidR="00B53149" w:rsidRPr="00B53149" w:rsidDel="00090ACB">
          <w:rPr>
            <w:noProof/>
          </w:rPr>
          <w:delText>(Johnson et al., 2015)</w:delText>
        </w:r>
        <w:r w:rsidR="00B53149" w:rsidDel="00090ACB">
          <w:fldChar w:fldCharType="end"/>
        </w:r>
        <w:r w:rsidR="00B53149" w:rsidDel="00090ACB">
          <w:delText xml:space="preserve"> assessments</w:delText>
        </w:r>
        <w:r w:rsidR="00A72017" w:rsidDel="00090ACB">
          <w:delText xml:space="preserve"> and</w:delText>
        </w:r>
        <w:r w:rsidR="00B53149" w:rsidDel="00090ACB">
          <w:delText xml:space="preserve"> so no truncation was performed. Researchers interested in using the method presented here are advised to consider carefully how biases in their data may emerge as erroneous breakpoints and resultant growth estimates when interpreting results</w:delText>
        </w:r>
      </w:del>
      <w:bookmarkStart w:id="462" w:name="_GoBack"/>
      <w:bookmarkEnd w:id="462"/>
      <w:r w:rsidR="00B53149">
        <w:t>.</w:t>
      </w:r>
    </w:p>
    <w:p w14:paraId="54D252A9" w14:textId="20739FE2"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del w:id="463" w:author="mkapur" w:date="2019-09-23T08:34:00Z">
        <w:r w:rsidR="00EE0A9B" w:rsidRPr="0000580A" w:rsidDel="00F978C8">
          <w:delText xml:space="preserve"> </w:delText>
        </w:r>
        <w:r w:rsidR="0000580A" w:rsidRPr="0000580A" w:rsidDel="00F978C8">
          <w:delText>CC</w:delText>
        </w:r>
        <w:r w:rsidR="00EE0A9B" w:rsidRPr="0000580A" w:rsidDel="00F978C8">
          <w:delText xml:space="preserve"> </w:delText>
        </w:r>
      </w:del>
      <w:ins w:id="464" w:author="mkapur" w:date="2019-09-23T08:34:00Z">
        <w:r w:rsidR="00F978C8">
          <w:t xml:space="preserve"> California Current</w:t>
        </w:r>
      </w:ins>
      <w:ins w:id="465" w:author="mkapur" w:date="2019-09-23T08:35:00Z">
        <w:r w:rsidR="00F978C8">
          <w:t xml:space="preserve"> </w:t>
        </w:r>
      </w:ins>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del w:id="466" w:author="mkapur" w:date="2019-09-23T09:54:00Z">
        <w:r w:rsidR="007A3BAC" w:rsidDel="00152FA9">
          <w:delText xml:space="preserve">region </w:delText>
        </w:r>
      </w:del>
      <w:ins w:id="467" w:author="mkapur" w:date="2019-09-23T09:54:00Z">
        <w:r w:rsidR="00152FA9">
          <w:t xml:space="preserve">area </w:t>
        </w:r>
      </w:ins>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del w:id="468" w:author="mkapur" w:date="2019-09-23T08:35:00Z">
        <w:r w:rsidR="007332EF" w:rsidDel="00F978C8">
          <w:delText xml:space="preserve"> BC </w:delText>
        </w:r>
      </w:del>
      <w:ins w:id="469" w:author="mkapur" w:date="2019-09-23T08:35:00Z">
        <w:r w:rsidR="00F978C8">
          <w:t xml:space="preserve"> British Columbia </w:t>
        </w:r>
      </w:ins>
      <w:del w:id="470" w:author="mkapur" w:date="2019-09-23T09:54:00Z">
        <w:r w:rsidR="007332EF" w:rsidDel="00152FA9">
          <w:delText xml:space="preserve">region </w:delText>
        </w:r>
      </w:del>
      <w:ins w:id="471" w:author="mkapur" w:date="2019-09-23T09:54:00Z">
        <w:r w:rsidR="00152FA9">
          <w:t xml:space="preserve">management area </w:t>
        </w:r>
      </w:ins>
      <w:r w:rsidR="007332EF">
        <w:t>exports fish into the</w:t>
      </w:r>
      <w:del w:id="472" w:author="mkapur" w:date="2019-09-23T08:34:00Z">
        <w:r w:rsidR="007332EF" w:rsidDel="00F978C8">
          <w:delText xml:space="preserve"> CC </w:delText>
        </w:r>
      </w:del>
      <w:ins w:id="473" w:author="mkapur" w:date="2019-09-23T08:34:00Z">
        <w:r w:rsidR="00F978C8">
          <w:t xml:space="preserve"> California Current</w:t>
        </w:r>
      </w:ins>
      <w:ins w:id="474" w:author="mkapur" w:date="2019-09-23T09:54:00Z">
        <w:r w:rsidR="00152FA9">
          <w:t xml:space="preserve"> </w:t>
        </w:r>
      </w:ins>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del w:id="475" w:author="mkapur" w:date="2019-09-23T09:54:00Z">
        <w:r w:rsidR="00EE0A9B" w:rsidDel="00152FA9">
          <w:delText xml:space="preserve">regions </w:delText>
        </w:r>
      </w:del>
      <w:ins w:id="476" w:author="mkapur" w:date="2019-09-23T09:54:00Z">
        <w:r w:rsidR="00152FA9">
          <w:t xml:space="preserve">latitudes </w:t>
        </w:r>
      </w:ins>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69970FF"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0E0325">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In the recent</w:t>
      </w:r>
      <w:del w:id="477" w:author="mkapur" w:date="2019-09-23T08:34:00Z">
        <w:r w:rsidDel="00F978C8">
          <w:delText xml:space="preserve"> AK </w:delText>
        </w:r>
      </w:del>
      <w:ins w:id="478" w:author="mkapur" w:date="2019-09-23T08:34:00Z">
        <w:r w:rsidR="00F978C8">
          <w:t xml:space="preserve"> Alaska</w:t>
        </w:r>
      </w:ins>
      <w:ins w:id="479" w:author="mkapur" w:date="2019-09-30T09:52:00Z">
        <w:r w:rsidR="00927DFA">
          <w:t xml:space="preserve"> </w:t>
        </w:r>
      </w:ins>
      <w:r>
        <w:t xml:space="preserve">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included data for all </w:t>
      </w:r>
      <w:del w:id="480" w:author="mkapur" w:date="2019-09-23T09:54:00Z">
        <w:r w:rsidR="00CD03F1" w:rsidDel="00152FA9">
          <w:delText>regions</w:delText>
        </w:r>
      </w:del>
      <w:ins w:id="481" w:author="mkapur" w:date="2019-09-23T09:54:00Z">
        <w:r w:rsidR="00152FA9">
          <w:t>management areas</w:t>
        </w:r>
      </w:ins>
      <w:r w:rsidR="00CD03F1">
        <w:t>),</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3D65DA63" w:rsidR="00614748" w:rsidRDefault="0000580A" w:rsidP="008B4B4A">
      <w:pPr>
        <w:spacing w:after="0" w:line="276" w:lineRule="auto"/>
        <w:ind w:firstLine="360"/>
        <w:jc w:val="both"/>
      </w:pPr>
      <w:r>
        <w:lastRenderedPageBreak/>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ins w:id="482" w:author="mkapur" w:date="2019-09-23T10:09:00Z">
        <w:r w:rsidR="007A52D3">
          <w:t xml:space="preserve"> GAM-based</w:t>
        </w:r>
      </w:ins>
      <w:r w:rsidR="009A4F3C">
        <w:t xml:space="preserve">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539EE262"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35C0390"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del w:id="483" w:author="mkapur" w:date="2019-09-23T09:54:00Z">
        <w:r w:rsidR="009A4F3C" w:rsidDel="00152FA9">
          <w:delText xml:space="preserve">regions </w:delText>
        </w:r>
      </w:del>
      <w:ins w:id="484" w:author="mkapur" w:date="2019-09-23T09:54:00Z">
        <w:r w:rsidR="00152FA9">
          <w:t xml:space="preserve">latitudes </w:t>
        </w:r>
      </w:ins>
      <w:r w:rsidR="009A4F3C">
        <w:t xml:space="preserve">(such as </w:t>
      </w:r>
      <w:del w:id="485" w:author="mkapur" w:date="2019-09-23T09:55:00Z">
        <w:r w:rsidR="009A4F3C" w:rsidDel="00152FA9">
          <w:delText xml:space="preserve">Regions </w:delText>
        </w:r>
      </w:del>
      <w:ins w:id="486" w:author="mkapur" w:date="2019-09-23T09:55:00Z">
        <w:r w:rsidR="00152FA9">
          <w:t xml:space="preserve">regions </w:t>
        </w:r>
      </w:ins>
      <w:r w:rsidR="009A4F3C">
        <w:t>1 and 2, which are mostly comprised of</w:t>
      </w:r>
      <w:del w:id="487" w:author="mkapur" w:date="2019-09-23T08:34:00Z">
        <w:r w:rsidR="009A4F3C" w:rsidDel="00F978C8">
          <w:delText xml:space="preserve"> CC </w:delText>
        </w:r>
      </w:del>
      <w:ins w:id="488" w:author="mkapur" w:date="2019-09-23T08:34:00Z">
        <w:r w:rsidR="00F978C8">
          <w:t xml:space="preserve"> California Current</w:t>
        </w:r>
      </w:ins>
      <w:ins w:id="489" w:author="mkapur" w:date="2019-09-23T09:55:00Z">
        <w:r w:rsidR="00152FA9">
          <w:t xml:space="preserve"> </w:t>
        </w:r>
      </w:ins>
      <w:r w:rsidR="009A4F3C">
        <w:t>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del w:id="490" w:author="mkapur" w:date="2019-09-23T09:55:00Z">
        <w:r w:rsidR="00B17CAE" w:rsidDel="00152FA9">
          <w:delText xml:space="preserve">clustered </w:delText>
        </w:r>
      </w:del>
      <w:ins w:id="491" w:author="mkapur" w:date="2019-09-23T09:55:00Z">
        <w:r w:rsidR="00152FA9">
          <w:t xml:space="preserve">situated </w:t>
        </w:r>
      </w:ins>
      <w:r w:rsidR="00B17CAE">
        <w:t xml:space="preserve">within the </w:t>
      </w:r>
      <w:ins w:id="492" w:author="mkapur" w:date="2019-09-23T09:55:00Z">
        <w:r w:rsidR="00152FA9">
          <w:t xml:space="preserve">GAM-defined </w:t>
        </w:r>
      </w:ins>
      <w:r w:rsidR="00B17CAE">
        <w:t>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del w:id="493" w:author="mkapur" w:date="2019-09-23T08:34:00Z">
        <w:r w:rsidR="00F93863" w:rsidDel="00F978C8">
          <w:delText xml:space="preserve"> CC </w:delText>
        </w:r>
      </w:del>
      <w:ins w:id="494" w:author="mkapur" w:date="2019-09-23T08:34:00Z">
        <w:r w:rsidR="00F978C8">
          <w:t xml:space="preserve"> California Current</w:t>
        </w:r>
      </w:ins>
      <w:ins w:id="495" w:author="mkapur" w:date="2019-09-23T09:55:00Z">
        <w:r w:rsidR="00152FA9">
          <w:t xml:space="preserve"> </w:t>
        </w:r>
      </w:ins>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w:t>
      </w:r>
      <w:r w:rsidR="00585C52" w:rsidRPr="00192831">
        <w:lastRenderedPageBreak/>
        <w:t xml:space="preserve">for detection of multiple spatial and/or temporal breaks at once may enable further investigation of this phenomenon, </w:t>
      </w:r>
      <w:r w:rsidR="00646FE0">
        <w:t>al</w:t>
      </w:r>
      <w:r w:rsidR="00585C52" w:rsidRPr="00192831">
        <w:t>though</w:t>
      </w:r>
      <w:r w:rsidR="00883FFF" w:rsidRPr="00192831">
        <w:t xml:space="preserve"> it may lead to </w:t>
      </w:r>
      <w:ins w:id="496" w:author="mkapur" w:date="2019-09-23T09:55:00Z">
        <w:r w:rsidR="00152FA9">
          <w:t xml:space="preserve">the creation of </w:t>
        </w:r>
      </w:ins>
      <w:r w:rsidR="00883FFF" w:rsidRPr="00192831">
        <w:t xml:space="preserve">spurious regions </w:t>
      </w:r>
      <w:del w:id="497" w:author="mkapur" w:date="2019-09-23T09:55:00Z">
        <w:r w:rsidR="00883FFF" w:rsidRPr="00192831" w:rsidDel="00152FA9">
          <w:delText xml:space="preserve">of </w:delText>
        </w:r>
      </w:del>
      <w:ins w:id="498" w:author="mkapur" w:date="2019-09-23T09:55:00Z">
        <w:r w:rsidR="00152FA9">
          <w:t>with</w:t>
        </w:r>
        <w:r w:rsidR="00152FA9" w:rsidRPr="00192831">
          <w:t xml:space="preserve"> </w:t>
        </w:r>
      </w:ins>
      <w:r w:rsidR="00883FFF" w:rsidRPr="00192831">
        <w:t xml:space="preserve">insignificant difference in growth parameters, as observed in the </w:t>
      </w:r>
      <w:r w:rsidR="00614748">
        <w:t xml:space="preserve">first phase of the </w:t>
      </w:r>
      <w:r w:rsidR="00883FFF" w:rsidRPr="00192831">
        <w:t>case study.</w:t>
      </w:r>
    </w:p>
    <w:p w14:paraId="4975AFD0" w14:textId="35D2D2F4"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del w:id="499" w:author="mkapur" w:date="2019-09-23T08:34:00Z">
        <w:r w:rsidR="003F6D4D" w:rsidRPr="000E79C7" w:rsidDel="00F978C8">
          <w:rPr>
            <w:sz w:val="24"/>
            <w:szCs w:val="24"/>
          </w:rPr>
          <w:delText xml:space="preserve"> CC </w:delText>
        </w:r>
      </w:del>
      <w:ins w:id="500" w:author="mkapur" w:date="2019-09-23T08:34:00Z">
        <w:r w:rsidR="00F978C8">
          <w:rPr>
            <w:sz w:val="24"/>
            <w:szCs w:val="24"/>
          </w:rPr>
          <w:t xml:space="preserve"> California Current</w:t>
        </w:r>
      </w:ins>
      <w:ins w:id="501" w:author="mkapur" w:date="2019-09-23T09:55:00Z">
        <w:r w:rsidR="00152FA9">
          <w:rPr>
            <w:sz w:val="24"/>
            <w:szCs w:val="24"/>
          </w:rPr>
          <w:t xml:space="preserve"> </w:t>
        </w:r>
      </w:ins>
      <w:r w:rsidR="003F6D4D" w:rsidRPr="000E79C7">
        <w:rPr>
          <w:sz w:val="24"/>
          <w:szCs w:val="24"/>
        </w:rPr>
        <w:t>and</w:t>
      </w:r>
      <w:del w:id="502" w:author="mkapur" w:date="2019-09-23T08:34:00Z">
        <w:r w:rsidR="003F6D4D" w:rsidRPr="000E79C7" w:rsidDel="00F978C8">
          <w:rPr>
            <w:sz w:val="24"/>
            <w:szCs w:val="24"/>
          </w:rPr>
          <w:delText xml:space="preserve"> AK </w:delText>
        </w:r>
      </w:del>
      <w:ins w:id="503" w:author="mkapur" w:date="2019-09-23T08:34:00Z">
        <w:r w:rsidR="00F978C8">
          <w:rPr>
            <w:sz w:val="24"/>
            <w:szCs w:val="24"/>
          </w:rPr>
          <w:t xml:space="preserve"> Alaska</w:t>
        </w:r>
      </w:ins>
      <w:ins w:id="504" w:author="mkapur" w:date="2019-09-23T09:55:00Z">
        <w:r w:rsidR="00152FA9">
          <w:rPr>
            <w:sz w:val="24"/>
            <w:szCs w:val="24"/>
          </w:rPr>
          <w:t xml:space="preserve"> </w:t>
        </w:r>
      </w:ins>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del w:id="505" w:author="mkapur" w:date="2019-09-23T08:34:00Z">
        <w:r w:rsidR="0054799E" w:rsidRPr="000E79C7" w:rsidDel="00F978C8">
          <w:rPr>
            <w:sz w:val="24"/>
            <w:szCs w:val="24"/>
          </w:rPr>
          <w:delText xml:space="preserve"> </w:delText>
        </w:r>
        <w:r w:rsidR="00E96395" w:rsidRPr="000E79C7" w:rsidDel="00F978C8">
          <w:rPr>
            <w:sz w:val="24"/>
            <w:szCs w:val="24"/>
          </w:rPr>
          <w:delText>CC</w:delText>
        </w:r>
        <w:r w:rsidR="0054799E" w:rsidRPr="000E79C7" w:rsidDel="00F978C8">
          <w:rPr>
            <w:sz w:val="24"/>
            <w:szCs w:val="24"/>
          </w:rPr>
          <w:delText xml:space="preserve"> </w:delText>
        </w:r>
      </w:del>
      <w:ins w:id="506" w:author="mkapur" w:date="2019-09-23T08:34:00Z">
        <w:r w:rsidR="00F978C8">
          <w:rPr>
            <w:sz w:val="24"/>
            <w:szCs w:val="24"/>
          </w:rPr>
          <w:t xml:space="preserve"> California Current</w:t>
        </w:r>
      </w:ins>
      <w:ins w:id="507" w:author="mkapur" w:date="2019-09-23T09:55:00Z">
        <w:r w:rsidR="00152FA9">
          <w:rPr>
            <w:sz w:val="24"/>
            <w:szCs w:val="24"/>
          </w:rPr>
          <w:t xml:space="preserve"> </w:t>
        </w:r>
      </w:ins>
      <w:r w:rsidR="0054799E" w:rsidRPr="000E79C7">
        <w:rPr>
          <w:sz w:val="24"/>
          <w:szCs w:val="24"/>
        </w:rPr>
        <w:t xml:space="preserve">is a more climactically variable </w:t>
      </w:r>
      <w:del w:id="508" w:author="mkapur" w:date="2019-09-23T09:55:00Z">
        <w:r w:rsidR="0054799E" w:rsidRPr="000E79C7" w:rsidDel="00152FA9">
          <w:rPr>
            <w:sz w:val="24"/>
            <w:szCs w:val="24"/>
          </w:rPr>
          <w:delText>region</w:delText>
        </w:r>
      </w:del>
      <w:ins w:id="509" w:author="mkapur" w:date="2019-09-23T09:55:00Z">
        <w:r w:rsidR="00152FA9">
          <w:rPr>
            <w:sz w:val="24"/>
            <w:szCs w:val="24"/>
          </w:rPr>
          <w:t>ecosystem</w:t>
        </w:r>
      </w:ins>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4140A0F" w:rsidR="000B5B55" w:rsidRPr="00516C53" w:rsidDel="006D2A7D" w:rsidRDefault="000B5B55" w:rsidP="008B4B4A">
      <w:pPr>
        <w:spacing w:before="240" w:after="0" w:line="276" w:lineRule="auto"/>
        <w:jc w:val="both"/>
        <w:rPr>
          <w:del w:id="510" w:author="mkapur" w:date="2019-09-23T09:56:00Z"/>
          <w:i/>
        </w:rPr>
      </w:pPr>
      <w:del w:id="511" w:author="mkapur" w:date="2019-09-23T09:56:00Z">
        <w:r w:rsidRPr="00516C53" w:rsidDel="006D2A7D">
          <w:rPr>
            <w:i/>
          </w:rPr>
          <w:delText>4.3 Conclusions</w:delText>
        </w:r>
      </w:del>
    </w:p>
    <w:p w14:paraId="7C628CB6" w14:textId="1D3BD7EE" w:rsidR="00EE7F97" w:rsidDel="00152FA9" w:rsidRDefault="004B74A5" w:rsidP="008B4B4A">
      <w:pPr>
        <w:spacing w:after="0" w:line="276" w:lineRule="auto"/>
        <w:ind w:firstLine="360"/>
        <w:jc w:val="both"/>
        <w:rPr>
          <w:del w:id="512" w:author="mkapur" w:date="2019-09-23T09:56:00Z"/>
        </w:rPr>
      </w:pPr>
      <w:del w:id="513" w:author="mkapur" w:date="2019-09-23T09:56:00Z">
        <w:r w:rsidRPr="00C0421D" w:rsidDel="00152FA9">
          <w:delText xml:space="preserve">We </w:delText>
        </w:r>
        <w:r w:rsidR="000E6A6C" w:rsidDel="00152FA9">
          <w:delText>aimed</w:delText>
        </w:r>
        <w:r w:rsidRPr="00C0421D" w:rsidDel="00152FA9">
          <w:delText xml:space="preserve"> to develop a method </w:delText>
        </w:r>
        <w:r w:rsidR="000E6A6C" w:rsidDel="00152FA9">
          <w:delText>that</w:delText>
        </w:r>
        <w:r w:rsidRPr="00C0421D" w:rsidDel="00152FA9">
          <w:delText xml:space="preserve"> would identify spatiotemporal zones between which fish growth varies, while simultaneously</w:delText>
        </w:r>
        <w:r w:rsidRPr="003F6D4D" w:rsidDel="00152FA9">
          <w:delText xml:space="preserve"> illustrating directional correlations in growth</w:delText>
        </w:r>
        <w:r w:rsidR="00E03826" w:rsidDel="00152FA9">
          <w:delText xml:space="preserve">. The method shows promise for the accurate detection of </w:delText>
        </w:r>
        <w:r w:rsidR="00F946EC" w:rsidDel="00152FA9">
          <w:delText>spatiotemporal</w:delText>
        </w:r>
        <w:r w:rsidR="00E03826" w:rsidDel="00152FA9">
          <w:delText xml:space="preserve"> breakpoints in fish length</w:delText>
        </w:r>
        <w:r w:rsidR="000B5B55" w:rsidDel="00152FA9">
          <w:delText>-</w:delText>
        </w:r>
        <w:r w:rsidR="00E03826" w:rsidDel="00152FA9">
          <w:delText>at</w:delText>
        </w:r>
        <w:r w:rsidR="000B5B55" w:rsidDel="00152FA9">
          <w:delText>-</w:delText>
        </w:r>
        <w:r w:rsidR="00E03826" w:rsidDel="00152FA9">
          <w:delText>age</w:delText>
        </w:r>
        <w:r w:rsidR="00577222" w:rsidDel="00152FA9">
          <w:delText xml:space="preserve">. </w:delText>
        </w:r>
        <w:r w:rsidR="008F12DE" w:rsidDel="00152FA9">
          <w:delText>When applied to NE Pacific sablefish, our method determined that the current management scale (three political breaks</w:delText>
        </w:r>
        <w:r w:rsidR="00577222" w:rsidDel="00152FA9">
          <w:delText xml:space="preserve"> at national boundaries</w:delText>
        </w:r>
        <w:r w:rsidR="008F12DE" w:rsidDel="00152FA9">
          <w:delTex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delText>
        </w:r>
        <w:r w:rsidR="008F12DE" w:rsidRPr="00577222" w:rsidDel="00152FA9">
          <w:delText xml:space="preserve">splitting of two major ocean </w:delText>
        </w:r>
        <w:r w:rsidR="00DE75CD" w:rsidRPr="00577222" w:rsidDel="00152FA9">
          <w:delText xml:space="preserve">features and the </w:delText>
        </w:r>
        <w:r w:rsidR="00577222" w:rsidRPr="00577222" w:rsidDel="00152FA9">
          <w:delText>edge of a highly productive zone</w:delText>
        </w:r>
        <w:r w:rsidR="00E03826" w:rsidRPr="00577222" w:rsidDel="00152FA9">
          <w:delText>. This finding support</w:delText>
        </w:r>
        <w:r w:rsidR="00E03826" w:rsidDel="00152FA9">
          <w:delText xml:space="preserve">s the impetus towards ecosystem-based fisheries management, and motivates further </w:delText>
        </w:r>
        <w:r w:rsidR="00577222" w:rsidDel="00152FA9">
          <w:delText>research into the effects of spatial and/or growth mis-specification on assessment outcomes</w:delText>
        </w:r>
        <w:r w:rsidR="00FC2884" w:rsidDel="00152FA9">
          <w:delText xml:space="preserve"> for sablefish and similar species in the region.</w:delText>
        </w:r>
        <w:r w:rsidR="00577222" w:rsidDel="00152FA9">
          <w:delText xml:space="preserve"> </w:delText>
        </w:r>
      </w:del>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514"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51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51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516" w:name="_Hlk3275656"/>
      <w:r>
        <w:rPr>
          <w:noProof/>
          <w:lang w:val="en-AU" w:eastAsia="en-AU"/>
        </w:rPr>
        <w:lastRenderedPageBreak/>
        <w:drawing>
          <wp:inline distT="0" distB="0" distL="0" distR="0" wp14:anchorId="2A57BA8C" wp14:editId="522EF42D">
            <wp:extent cx="6400797"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51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517"/>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518"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51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51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520" w:name="_Ref5206683"/>
      <w:bookmarkStart w:id="521" w:name="_Ref5206675"/>
      <w:bookmarkEnd w:id="518"/>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6F6D7D26"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52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520"/>
      <w:bookmarkEnd w:id="522"/>
      <w:r>
        <w:t xml:space="preserve">. </w:t>
      </w:r>
      <w:bookmarkStart w:id="523"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w:t>
      </w:r>
      <w:ins w:id="524" w:author="mkapur" w:date="2019-09-27T16:22:00Z">
        <w:r w:rsidR="007D4811">
          <w:t>;</w:t>
        </w:r>
      </w:ins>
      <w:del w:id="525" w:author="mkapur" w:date="2019-09-27T16:22:00Z">
        <w:r w:rsidDel="007D4811">
          <w:delText xml:space="preserve">, and </w:delText>
        </w:r>
      </w:del>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ins w:id="526" w:author="mkapur" w:date="2019-09-27T16:23:00Z">
        <w:r w:rsidR="0025379E">
          <w:t>, c) the same as b) bu</w:t>
        </w:r>
      </w:ins>
      <w:ins w:id="527" w:author="mkapur" w:date="2019-09-27T16:24:00Z">
        <w:r w:rsidR="0025379E">
          <w:t>t with the criteria for a ‘match’ relaxed to include breakpoints within two degrees or years of the truth.</w:t>
        </w:r>
      </w:ins>
      <w:del w:id="528" w:author="mkapur" w:date="2019-09-27T16:23:00Z">
        <w:r w:rsidR="00107177" w:rsidDel="0025379E">
          <w:delText>.</w:delText>
        </w:r>
      </w:del>
      <w:bookmarkEnd w:id="521"/>
      <w:bookmarkEnd w:id="523"/>
    </w:p>
    <w:p w14:paraId="47F38290" w14:textId="7F9023A9" w:rsidR="00857EC0" w:rsidRDefault="00857EC0" w:rsidP="001B618E">
      <w:pPr>
        <w:pStyle w:val="Caption"/>
        <w:spacing w:after="0" w:line="360" w:lineRule="auto"/>
      </w:pPr>
    </w:p>
    <w:bookmarkEnd w:id="514"/>
    <w:bookmarkEnd w:id="516"/>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52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529"/>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530"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530"/>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7A496EBE"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531"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531"/>
      <w:r>
        <w:t>. Method-detected breakpoints (red dashed lines) and ecosystem-b</w:t>
      </w:r>
      <w:r w:rsidR="003E4700">
        <w:t>a</w:t>
      </w:r>
      <w:r>
        <w:t xml:space="preserve">sed break (blue dashed lines) used to delineate growth regions for sablefish. </w:t>
      </w:r>
      <w:del w:id="532" w:author="mkapur" w:date="2019-09-23T13:56:00Z">
        <w:r w:rsidR="00AA6414" w:rsidDel="00F708C8">
          <w:delText>For illustration, points</w:delText>
        </w:r>
        <w:r w:rsidDel="00F708C8">
          <w:delText xml:space="preserve"> are raw sablefish observations of both sexes at </w:delText>
        </w:r>
        <w:r w:rsidR="00AA6414" w:rsidDel="00F708C8">
          <w:delText>age</w:delText>
        </w:r>
        <w:r w:rsidDel="00F708C8">
          <w:delText xml:space="preserve"> 30 years</w:delText>
        </w:r>
        <w:r w:rsidR="001C1677" w:rsidDel="00F708C8">
          <w:delText>.</w:delText>
        </w:r>
        <w:r w:rsidR="00A77355" w:rsidDel="00F708C8">
          <w:delText xml:space="preserve"> </w:delText>
        </w:r>
      </w:del>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7AC4D4A8">
            <wp:extent cx="6095998" cy="4267198"/>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4267198"/>
                    </a:xfrm>
                    <a:prstGeom prst="rect">
                      <a:avLst/>
                    </a:prstGeom>
                  </pic:spPr>
                </pic:pic>
              </a:graphicData>
            </a:graphic>
          </wp:inline>
        </w:drawing>
      </w:r>
    </w:p>
    <w:p w14:paraId="6E9170D1" w14:textId="79CB3B86"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533"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533"/>
      <w:r>
        <w:t xml:space="preserve">. Fits of von </w:t>
      </w:r>
      <w:proofErr w:type="spellStart"/>
      <w:r>
        <w:t>Bertalanffy</w:t>
      </w:r>
      <w:proofErr w:type="spellEnd"/>
      <w:r>
        <w:t xml:space="preserve"> growth function </w:t>
      </w:r>
      <w:r w:rsidR="00871B3A">
        <w:t>(</w:t>
      </w:r>
      <w:del w:id="534" w:author="mkapur" w:date="2019-09-30T14:02:00Z">
        <w:r w:rsidR="00871B3A" w:rsidDel="00175651">
          <w:delText xml:space="preserve">black </w:delText>
        </w:r>
      </w:del>
      <w:ins w:id="535" w:author="mkapur" w:date="2019-09-30T14:02:00Z">
        <w:r w:rsidR="00175651">
          <w:t>colored</w:t>
        </w:r>
        <w:r w:rsidR="00175651">
          <w:t xml:space="preserve"> </w:t>
        </w:r>
      </w:ins>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del w:id="536" w:author="mkapur" w:date="2019-09-30T14:02:00Z">
        <w:r w:rsidDel="0057606F">
          <w:delText>.</w:delText>
        </w:r>
        <w:r w:rsidR="00871B3A" w:rsidDel="0057606F">
          <w:delText xml:space="preserve"> </w:delText>
        </w:r>
      </w:del>
      <w:ins w:id="537" w:author="mkapur" w:date="2019-09-30T14:02:00Z">
        <w:r w:rsidR="0057606F">
          <w:t xml:space="preserve"> (panels).</w:t>
        </w:r>
        <w:r w:rsidR="00175651">
          <w:t xml:space="preserve"> </w:t>
        </w:r>
      </w:ins>
      <w:r w:rsidR="00871B3A">
        <w:t xml:space="preserve">Points are raw survey data </w:t>
      </w:r>
      <w:del w:id="538" w:author="mkapur" w:date="2019-09-30T14:02:00Z">
        <w:r w:rsidR="00871B3A" w:rsidDel="0057606F">
          <w:delText xml:space="preserve">colored </w:delText>
        </w:r>
      </w:del>
      <w:ins w:id="539" w:author="mkapur" w:date="2019-09-30T14:02:00Z">
        <w:r w:rsidR="0057606F">
          <w:t>with color and shape corresponding</w:t>
        </w:r>
        <w:r w:rsidR="0057606F">
          <w:t xml:space="preserve"> </w:t>
        </w:r>
        <w:r w:rsidR="0057606F">
          <w:t>to</w:t>
        </w:r>
      </w:ins>
      <w:del w:id="540" w:author="mkapur" w:date="2019-09-30T14:02:00Z">
        <w:r w:rsidR="00871B3A" w:rsidDel="0057606F">
          <w:delText>by</w:delText>
        </w:r>
      </w:del>
      <w:r w:rsidR="00871B3A">
        <w:t xml:space="preserve"> their source.</w:t>
      </w:r>
      <w:r w:rsidR="00CD479F">
        <w:t xml:space="preserve"> </w:t>
      </w:r>
      <w:del w:id="541" w:author="mkapur" w:date="2019-09-30T14:02:00Z">
        <w:r w:rsidR="00CD479F" w:rsidDel="0057606F">
          <w:delText xml:space="preserve">Line types denote whether </w:delText>
        </w:r>
        <w:r w:rsidR="0002157C" w:rsidDel="0057606F">
          <w:delText xml:space="preserve">the </w:delText>
        </w:r>
        <w:r w:rsidR="00CD479F" w:rsidDel="0057606F">
          <w:delText>fit is for early, late or pooled time period.</w:delText>
        </w:r>
      </w:del>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542"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8C6DB03" w:rsidR="001930FF" w:rsidRPr="005C76FF" w:rsidRDefault="00284F86" w:rsidP="00D66940">
            <w:pPr>
              <w:pStyle w:val="Caption"/>
              <w:spacing w:after="0"/>
              <w:jc w:val="center"/>
              <w:rPr>
                <w:sz w:val="20"/>
                <w:szCs w:val="20"/>
              </w:rPr>
            </w:pPr>
            <w:ins w:id="543" w:author="mkapur" w:date="2019-07-08T09:26:00Z">
              <w:r>
                <w:rPr>
                  <w:sz w:val="20"/>
                  <w:szCs w:val="20"/>
                </w:rPr>
                <w:t xml:space="preserve">1 (fixed) </w:t>
              </w:r>
            </w:ins>
            <w:del w:id="544" w:author="mkapur" w:date="2019-07-08T09:21:00Z">
              <w:r w:rsidR="001930FF" w:rsidRPr="005C76FF" w:rsidDel="00284F86">
                <w:rPr>
                  <w:sz w:val="20"/>
                  <w:szCs w:val="20"/>
                </w:rPr>
                <w:delText>32.50</w:delText>
              </w:r>
            </w:del>
          </w:p>
        </w:tc>
        <w:tc>
          <w:tcPr>
            <w:tcW w:w="983" w:type="dxa"/>
            <w:tcBorders>
              <w:top w:val="nil"/>
              <w:left w:val="nil"/>
              <w:bottom w:val="nil"/>
              <w:right w:val="single" w:sz="4" w:space="0" w:color="auto"/>
            </w:tcBorders>
            <w:vAlign w:val="center"/>
          </w:tcPr>
          <w:p w14:paraId="7D780070" w14:textId="52BF788F" w:rsidR="001930FF" w:rsidRPr="005C76FF" w:rsidRDefault="00284F86" w:rsidP="00D66940">
            <w:pPr>
              <w:pStyle w:val="Caption"/>
              <w:spacing w:after="0"/>
              <w:jc w:val="center"/>
              <w:rPr>
                <w:sz w:val="20"/>
                <w:szCs w:val="20"/>
              </w:rPr>
            </w:pPr>
            <w:ins w:id="545" w:author="mkapur" w:date="2019-07-08T09:26:00Z">
              <w:r>
                <w:rPr>
                  <w:sz w:val="20"/>
                  <w:szCs w:val="20"/>
                </w:rPr>
                <w:t xml:space="preserve">1 (fixed) </w:t>
              </w:r>
            </w:ins>
            <w:del w:id="546" w:author="mkapur" w:date="2019-07-08T09:21:00Z">
              <w:r w:rsidR="001930FF" w:rsidRPr="005C76FF" w:rsidDel="00284F86">
                <w:rPr>
                  <w:sz w:val="20"/>
                  <w:szCs w:val="20"/>
                </w:rPr>
                <w:delText>32.50</w:delText>
              </w:r>
            </w:del>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547" w:name="_Ref8372254"/>
    </w:p>
    <w:p w14:paraId="0353A469" w14:textId="3E0E22B5"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542"/>
      <w:bookmarkEnd w:id="547"/>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del w:id="548" w:author="mkapur" w:date="2019-09-23T08:34:00Z">
        <w:r w:rsidDel="00F978C8">
          <w:delText xml:space="preserve"> AK </w:delText>
        </w:r>
      </w:del>
      <w:ins w:id="549" w:author="mkapur" w:date="2019-09-23T08:34:00Z">
        <w:r w:rsidR="00F978C8">
          <w:t xml:space="preserve"> Alaska</w:t>
        </w:r>
      </w:ins>
      <w:ins w:id="550" w:author="mkapur" w:date="2019-09-30T13:33:00Z">
        <w:r w:rsidR="00FB079C">
          <w:t xml:space="preserve"> </w:t>
        </w:r>
      </w:ins>
      <w:r>
        <w:t>Federal assessment 1996-</w:t>
      </w:r>
      <w:del w:id="551" w:author="mkapur" w:date="2019-09-23T08:17:00Z">
        <w:r w:rsidDel="00D34DA0">
          <w:delText>current</w:delText>
        </w:r>
      </w:del>
      <w:ins w:id="552" w:author="mkapur" w:date="2019-09-23T08:17:00Z">
        <w:r w:rsidR="00D34DA0">
          <w:t>2018</w:t>
        </w:r>
      </w:ins>
    </w:p>
    <w:p w14:paraId="0D9E0712" w14:textId="3F564E33" w:rsidR="001930FF" w:rsidRDefault="001930FF" w:rsidP="001930FF">
      <w:pPr>
        <w:pStyle w:val="Caption"/>
        <w:spacing w:after="0"/>
      </w:pPr>
      <w:r>
        <w:t>⁑Time-blocked VBGF parameters for</w:t>
      </w:r>
      <w:del w:id="553" w:author="mkapur" w:date="2019-09-23T08:34:00Z">
        <w:r w:rsidDel="00F978C8">
          <w:delText xml:space="preserve"> AK </w:delText>
        </w:r>
      </w:del>
      <w:ins w:id="554" w:author="mkapur" w:date="2019-09-23T08:34:00Z">
        <w:r w:rsidR="00F978C8">
          <w:t xml:space="preserve"> Alaska</w:t>
        </w:r>
      </w:ins>
      <w:ins w:id="555" w:author="mkapur" w:date="2019-09-30T13:33:00Z">
        <w:r w:rsidR="00FB079C">
          <w:t xml:space="preserve"> </w:t>
        </w:r>
      </w:ins>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556"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F513D4" w:rsidR="000645CA" w:rsidRDefault="00B82748" w:rsidP="00BF132A">
      <w:pPr>
        <w:pStyle w:val="Caption"/>
        <w:spacing w:before="240" w:after="0"/>
        <w:jc w:val="both"/>
      </w:pPr>
      <w:bookmarkStart w:id="557" w:name="_Ref872431"/>
      <w:bookmarkStart w:id="558"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557"/>
      <w:r>
        <w:t xml:space="preserve">. Summary of </w:t>
      </w:r>
      <w:r w:rsidR="001B6135">
        <w:t>simulation scenarios</w:t>
      </w:r>
      <w:r>
        <w:t xml:space="preserve"> used to test the </w:t>
      </w:r>
      <w:r w:rsidR="007D5FD4">
        <w:t>proposed</w:t>
      </w:r>
      <w:r>
        <w:t xml:space="preserve"> </w:t>
      </w:r>
      <w:ins w:id="559" w:author="mkapur" w:date="2019-09-23T10:09:00Z">
        <w:r w:rsidR="007A52D3">
          <w:t xml:space="preserve">GAM-based </w:t>
        </w:r>
      </w:ins>
      <w:r>
        <w:t xml:space="preserve">method </w:t>
      </w:r>
      <w:bookmarkEnd w:id="558"/>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556"/>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Change w:id="560">
          <w:tblGrid>
            <w:gridCol w:w="925"/>
            <w:gridCol w:w="1512"/>
            <w:gridCol w:w="1157"/>
            <w:gridCol w:w="1096"/>
            <w:gridCol w:w="1811"/>
            <w:gridCol w:w="1564"/>
            <w:gridCol w:w="1475"/>
            <w:gridCol w:w="1997"/>
            <w:gridCol w:w="1997"/>
            <w:gridCol w:w="11"/>
          </w:tblGrid>
        </w:tblGridChange>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3B5CE2" w:rsidRPr="004D3306" w14:paraId="40FD134D" w14:textId="0D246503" w:rsidTr="003B5CE2">
        <w:tblPrEx>
          <w:tblW w:w="13545" w:type="dxa"/>
          <w:jc w:val="center"/>
          <w:tblPrExChange w:id="561" w:author="mkapur" w:date="2019-09-30T13:38:00Z">
            <w:tblPrEx>
              <w:tblW w:w="13545" w:type="dxa"/>
              <w:jc w:val="center"/>
            </w:tblPrEx>
          </w:tblPrExChange>
        </w:tblPrEx>
        <w:trPr>
          <w:gridAfter w:val="1"/>
          <w:wAfter w:w="11" w:type="dxa"/>
          <w:trHeight w:val="436"/>
          <w:jc w:val="center"/>
          <w:trPrChange w:id="562" w:author="mkapur" w:date="2019-09-30T13:38:00Z">
            <w:trPr>
              <w:gridAfter w:val="1"/>
              <w:wAfter w:w="11" w:type="dxa"/>
              <w:trHeight w:val="436"/>
              <w:jc w:val="center"/>
            </w:trPr>
          </w:trPrChange>
        </w:trPr>
        <w:tc>
          <w:tcPr>
            <w:tcW w:w="925" w:type="dxa"/>
            <w:tcBorders>
              <w:top w:val="single" w:sz="4" w:space="0" w:color="auto"/>
              <w:left w:val="single" w:sz="4" w:space="0" w:color="auto"/>
              <w:bottom w:val="nil"/>
              <w:right w:val="nil"/>
            </w:tcBorders>
            <w:tcPrChange w:id="563" w:author="mkapur" w:date="2019-09-30T13:38:00Z">
              <w:tcPr>
                <w:tcW w:w="925" w:type="dxa"/>
                <w:tcBorders>
                  <w:top w:val="single" w:sz="4" w:space="0" w:color="auto"/>
                  <w:left w:val="single" w:sz="4" w:space="0" w:color="auto"/>
                  <w:bottom w:val="nil"/>
                  <w:right w:val="nil"/>
                </w:tcBorders>
              </w:tcPr>
            </w:tcPrChange>
          </w:tcPr>
          <w:p w14:paraId="0EB6ADB9" w14:textId="4AECC6A6" w:rsidR="003B5CE2" w:rsidRPr="004D3306" w:rsidRDefault="003B5CE2" w:rsidP="003B5CE2">
            <w:pPr>
              <w:jc w:val="center"/>
              <w:rPr>
                <w:sz w:val="22"/>
                <w:szCs w:val="22"/>
              </w:rPr>
            </w:pPr>
            <w:r w:rsidRPr="004D3306">
              <w:rPr>
                <w:sz w:val="22"/>
                <w:szCs w:val="22"/>
              </w:rPr>
              <w:t>1</w:t>
            </w:r>
          </w:p>
        </w:tc>
        <w:tc>
          <w:tcPr>
            <w:tcW w:w="1512" w:type="dxa"/>
            <w:tcBorders>
              <w:top w:val="single" w:sz="4" w:space="0" w:color="auto"/>
              <w:left w:val="nil"/>
              <w:bottom w:val="nil"/>
              <w:right w:val="nil"/>
            </w:tcBorders>
            <w:tcPrChange w:id="564" w:author="mkapur" w:date="2019-09-30T13:38:00Z">
              <w:tcPr>
                <w:tcW w:w="1512" w:type="dxa"/>
                <w:tcBorders>
                  <w:top w:val="single" w:sz="4" w:space="0" w:color="auto"/>
                  <w:left w:val="nil"/>
                  <w:bottom w:val="nil"/>
                  <w:right w:val="nil"/>
                </w:tcBorders>
              </w:tcPr>
            </w:tcPrChange>
          </w:tcPr>
          <w:p w14:paraId="1133598B" w14:textId="4B10AD70" w:rsidR="003B5CE2" w:rsidRPr="004D3306" w:rsidRDefault="003B5CE2" w:rsidP="003B5CE2">
            <w:pPr>
              <w:jc w:val="center"/>
              <w:rPr>
                <w:sz w:val="22"/>
                <w:szCs w:val="22"/>
              </w:rPr>
            </w:pPr>
            <w:r w:rsidRPr="004D3306">
              <w:rPr>
                <w:sz w:val="22"/>
                <w:szCs w:val="22"/>
              </w:rPr>
              <w:t>Female</w:t>
            </w:r>
          </w:p>
        </w:tc>
        <w:tc>
          <w:tcPr>
            <w:tcW w:w="1157" w:type="dxa"/>
            <w:tcBorders>
              <w:top w:val="single" w:sz="4" w:space="0" w:color="auto"/>
              <w:left w:val="nil"/>
              <w:bottom w:val="nil"/>
              <w:right w:val="nil"/>
            </w:tcBorders>
            <w:tcPrChange w:id="565" w:author="mkapur" w:date="2019-09-30T13:38:00Z">
              <w:tcPr>
                <w:tcW w:w="1157" w:type="dxa"/>
                <w:tcBorders>
                  <w:top w:val="single" w:sz="4" w:space="0" w:color="auto"/>
                  <w:left w:val="nil"/>
                  <w:bottom w:val="nil"/>
                  <w:right w:val="nil"/>
                </w:tcBorders>
              </w:tcPr>
            </w:tcPrChange>
          </w:tcPr>
          <w:p w14:paraId="7EC39743" w14:textId="22D97890" w:rsidR="003B5CE2" w:rsidRPr="004D3306" w:rsidRDefault="003B5CE2" w:rsidP="003B5CE2">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Change w:id="566" w:author="mkapur" w:date="2019-09-30T13:38:00Z">
              <w:tcPr>
                <w:tcW w:w="1096" w:type="dxa"/>
                <w:tcBorders>
                  <w:top w:val="single" w:sz="4" w:space="0" w:color="auto"/>
                  <w:left w:val="nil"/>
                  <w:bottom w:val="nil"/>
                  <w:right w:val="single" w:sz="4" w:space="0" w:color="auto"/>
                </w:tcBorders>
              </w:tcPr>
            </w:tcPrChange>
          </w:tcPr>
          <w:p w14:paraId="1EC6E8EA" w14:textId="3C1D2BA0" w:rsidR="003B5CE2" w:rsidRPr="004D3306" w:rsidRDefault="003B5CE2" w:rsidP="003B5CE2">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bottom"/>
            <w:tcPrChange w:id="567" w:author="mkapur" w:date="2019-09-30T13:38:00Z">
              <w:tcPr>
                <w:tcW w:w="1811" w:type="dxa"/>
                <w:tcBorders>
                  <w:top w:val="single" w:sz="4" w:space="0" w:color="auto"/>
                  <w:left w:val="single" w:sz="4" w:space="0" w:color="auto"/>
                  <w:bottom w:val="nil"/>
                  <w:right w:val="nil"/>
                </w:tcBorders>
              </w:tcPr>
            </w:tcPrChange>
          </w:tcPr>
          <w:p w14:paraId="0AA654AE" w14:textId="620C5EE6" w:rsidR="003B5CE2" w:rsidRPr="003B5CE2" w:rsidRDefault="003B5CE2" w:rsidP="003B5CE2">
            <w:pPr>
              <w:jc w:val="center"/>
              <w:rPr>
                <w:sz w:val="22"/>
                <w:szCs w:val="22"/>
                <w:highlight w:val="yellow"/>
              </w:rPr>
            </w:pPr>
            <w:ins w:id="568" w:author="mkapur" w:date="2019-09-30T13:38:00Z">
              <w:r w:rsidRPr="003B5CE2">
                <w:rPr>
                  <w:color w:val="000000"/>
                  <w:sz w:val="22"/>
                  <w:szCs w:val="22"/>
                  <w:rPrChange w:id="569" w:author="mkapur" w:date="2019-09-30T13:38:00Z">
                    <w:rPr>
                      <w:rFonts w:ascii="Calibri" w:hAnsi="Calibri" w:cs="Calibri"/>
                      <w:color w:val="000000"/>
                      <w:sz w:val="22"/>
                      <w:szCs w:val="22"/>
                    </w:rPr>
                  </w:rPrChange>
                </w:rPr>
                <w:t>62.05</w:t>
              </w:r>
            </w:ins>
            <w:del w:id="570" w:author="mkapur" w:date="2019-09-30T13:38:00Z">
              <w:r w:rsidRPr="003B5CE2" w:rsidDel="00106045">
                <w:rPr>
                  <w:color w:val="000000"/>
                  <w:sz w:val="22"/>
                  <w:szCs w:val="22"/>
                </w:rPr>
                <w:delText>60.44</w:delText>
              </w:r>
            </w:del>
          </w:p>
        </w:tc>
        <w:tc>
          <w:tcPr>
            <w:tcW w:w="1564" w:type="dxa"/>
            <w:tcBorders>
              <w:top w:val="single" w:sz="4" w:space="0" w:color="auto"/>
              <w:left w:val="nil"/>
              <w:bottom w:val="nil"/>
              <w:right w:val="nil"/>
            </w:tcBorders>
            <w:vAlign w:val="bottom"/>
            <w:tcPrChange w:id="571" w:author="mkapur" w:date="2019-09-30T13:38:00Z">
              <w:tcPr>
                <w:tcW w:w="1564" w:type="dxa"/>
                <w:tcBorders>
                  <w:top w:val="single" w:sz="4" w:space="0" w:color="auto"/>
                  <w:left w:val="nil"/>
                  <w:bottom w:val="nil"/>
                  <w:right w:val="nil"/>
                </w:tcBorders>
              </w:tcPr>
            </w:tcPrChange>
          </w:tcPr>
          <w:p w14:paraId="2AB05E78" w14:textId="4040316F" w:rsidR="003B5CE2" w:rsidRPr="003B5CE2" w:rsidRDefault="003B5CE2" w:rsidP="003B5CE2">
            <w:pPr>
              <w:jc w:val="center"/>
              <w:rPr>
                <w:sz w:val="22"/>
                <w:szCs w:val="22"/>
                <w:highlight w:val="yellow"/>
              </w:rPr>
            </w:pPr>
            <w:ins w:id="572" w:author="mkapur" w:date="2019-09-30T13:38:00Z">
              <w:r w:rsidRPr="003B5CE2">
                <w:rPr>
                  <w:color w:val="000000"/>
                  <w:sz w:val="22"/>
                  <w:szCs w:val="22"/>
                  <w:rPrChange w:id="573" w:author="mkapur" w:date="2019-09-30T13:38:00Z">
                    <w:rPr>
                      <w:rFonts w:ascii="Calibri" w:hAnsi="Calibri" w:cs="Calibri"/>
                      <w:color w:val="000000"/>
                      <w:sz w:val="22"/>
                      <w:szCs w:val="22"/>
                    </w:rPr>
                  </w:rPrChange>
                </w:rPr>
                <w:t>0.29</w:t>
              </w:r>
            </w:ins>
            <w:del w:id="574" w:author="mkapur" w:date="2019-09-30T13:38:00Z">
              <w:r w:rsidRPr="003B5CE2" w:rsidDel="00106045">
                <w:rPr>
                  <w:color w:val="000000"/>
                  <w:sz w:val="22"/>
                  <w:szCs w:val="22"/>
                </w:rPr>
                <w:delText>0.29</w:delText>
              </w:r>
            </w:del>
          </w:p>
        </w:tc>
        <w:tc>
          <w:tcPr>
            <w:tcW w:w="1475" w:type="dxa"/>
            <w:tcBorders>
              <w:top w:val="single" w:sz="4" w:space="0" w:color="auto"/>
              <w:left w:val="nil"/>
              <w:bottom w:val="nil"/>
              <w:right w:val="single" w:sz="4" w:space="0" w:color="auto"/>
            </w:tcBorders>
            <w:vAlign w:val="bottom"/>
            <w:tcPrChange w:id="575" w:author="mkapur" w:date="2019-09-30T13:38:00Z">
              <w:tcPr>
                <w:tcW w:w="1475" w:type="dxa"/>
                <w:tcBorders>
                  <w:top w:val="single" w:sz="4" w:space="0" w:color="auto"/>
                  <w:left w:val="nil"/>
                  <w:bottom w:val="nil"/>
                  <w:right w:val="single" w:sz="4" w:space="0" w:color="auto"/>
                </w:tcBorders>
              </w:tcPr>
            </w:tcPrChange>
          </w:tcPr>
          <w:p w14:paraId="269B99A8" w14:textId="39157554" w:rsidR="003B5CE2" w:rsidRPr="003B5CE2" w:rsidRDefault="003B5CE2" w:rsidP="003B5CE2">
            <w:pPr>
              <w:jc w:val="center"/>
              <w:rPr>
                <w:sz w:val="22"/>
                <w:szCs w:val="22"/>
                <w:highlight w:val="yellow"/>
              </w:rPr>
            </w:pPr>
            <w:ins w:id="576" w:author="mkapur" w:date="2019-09-30T13:38:00Z">
              <w:r w:rsidRPr="003B5CE2">
                <w:rPr>
                  <w:color w:val="000000"/>
                  <w:sz w:val="22"/>
                  <w:szCs w:val="22"/>
                  <w:rPrChange w:id="577" w:author="mkapur" w:date="2019-09-30T13:38:00Z">
                    <w:rPr>
                      <w:rFonts w:ascii="Calibri" w:hAnsi="Calibri" w:cs="Calibri"/>
                      <w:color w:val="000000"/>
                      <w:sz w:val="22"/>
                      <w:szCs w:val="22"/>
                    </w:rPr>
                  </w:rPrChange>
                </w:rPr>
                <w:t>-2.23</w:t>
              </w:r>
            </w:ins>
            <w:del w:id="578" w:author="mkapur" w:date="2019-09-30T13:38:00Z">
              <w:r w:rsidRPr="003B5CE2" w:rsidDel="00106045">
                <w:rPr>
                  <w:color w:val="000000"/>
                  <w:sz w:val="22"/>
                  <w:szCs w:val="22"/>
                </w:rPr>
                <w:delText>-2.15</w:delText>
              </w:r>
            </w:del>
          </w:p>
        </w:tc>
        <w:tc>
          <w:tcPr>
            <w:tcW w:w="1997" w:type="dxa"/>
            <w:tcBorders>
              <w:top w:val="single" w:sz="4" w:space="0" w:color="auto"/>
              <w:left w:val="single" w:sz="4" w:space="0" w:color="auto"/>
              <w:bottom w:val="nil"/>
              <w:right w:val="nil"/>
            </w:tcBorders>
            <w:vAlign w:val="bottom"/>
            <w:tcPrChange w:id="579" w:author="mkapur" w:date="2019-09-30T13:38:00Z">
              <w:tcPr>
                <w:tcW w:w="1997" w:type="dxa"/>
                <w:tcBorders>
                  <w:top w:val="single" w:sz="4" w:space="0" w:color="auto"/>
                  <w:left w:val="single" w:sz="4" w:space="0" w:color="auto"/>
                  <w:bottom w:val="nil"/>
                  <w:right w:val="nil"/>
                </w:tcBorders>
              </w:tcPr>
            </w:tcPrChange>
          </w:tcPr>
          <w:p w14:paraId="7C58A028" w14:textId="2EC77B02" w:rsidR="003B5CE2" w:rsidRPr="003B5CE2" w:rsidRDefault="003B5CE2" w:rsidP="003B5CE2">
            <w:pPr>
              <w:jc w:val="center"/>
              <w:rPr>
                <w:sz w:val="22"/>
                <w:szCs w:val="22"/>
                <w:highlight w:val="yellow"/>
              </w:rPr>
            </w:pPr>
            <w:ins w:id="580" w:author="mkapur" w:date="2019-09-30T13:38:00Z">
              <w:r w:rsidRPr="003B5CE2">
                <w:rPr>
                  <w:color w:val="000000"/>
                  <w:sz w:val="22"/>
                  <w:szCs w:val="22"/>
                  <w:rPrChange w:id="581" w:author="mkapur" w:date="2019-09-30T13:38:00Z">
                    <w:rPr>
                      <w:rFonts w:ascii="Calibri" w:hAnsi="Calibri" w:cs="Calibri"/>
                      <w:color w:val="000000"/>
                      <w:sz w:val="22"/>
                      <w:szCs w:val="22"/>
                    </w:rPr>
                  </w:rPrChange>
                </w:rPr>
                <w:t>29.66</w:t>
              </w:r>
            </w:ins>
            <w:del w:id="582" w:author="mkapur" w:date="2019-09-30T13:38:00Z">
              <w:r w:rsidRPr="003B5CE2" w:rsidDel="00106045">
                <w:rPr>
                  <w:color w:val="000000"/>
                  <w:sz w:val="22"/>
                  <w:szCs w:val="22"/>
                </w:rPr>
                <w:delText>27.85</w:delText>
              </w:r>
            </w:del>
          </w:p>
        </w:tc>
        <w:tc>
          <w:tcPr>
            <w:tcW w:w="1997" w:type="dxa"/>
            <w:tcBorders>
              <w:top w:val="single" w:sz="4" w:space="0" w:color="auto"/>
              <w:left w:val="nil"/>
              <w:bottom w:val="nil"/>
              <w:right w:val="single" w:sz="4" w:space="0" w:color="auto"/>
            </w:tcBorders>
            <w:vAlign w:val="bottom"/>
            <w:tcPrChange w:id="583" w:author="mkapur" w:date="2019-09-30T13:38:00Z">
              <w:tcPr>
                <w:tcW w:w="1997" w:type="dxa"/>
                <w:tcBorders>
                  <w:top w:val="single" w:sz="4" w:space="0" w:color="auto"/>
                  <w:left w:val="nil"/>
                  <w:bottom w:val="nil"/>
                  <w:right w:val="single" w:sz="4" w:space="0" w:color="auto"/>
                </w:tcBorders>
              </w:tcPr>
            </w:tcPrChange>
          </w:tcPr>
          <w:p w14:paraId="4843E0DB" w14:textId="248C54EC" w:rsidR="003B5CE2" w:rsidRPr="003B5CE2" w:rsidRDefault="003B5CE2" w:rsidP="003B5CE2">
            <w:pPr>
              <w:jc w:val="center"/>
              <w:rPr>
                <w:sz w:val="22"/>
                <w:szCs w:val="22"/>
                <w:highlight w:val="yellow"/>
              </w:rPr>
            </w:pPr>
            <w:ins w:id="584" w:author="mkapur" w:date="2019-09-30T13:38:00Z">
              <w:r w:rsidRPr="003B5CE2">
                <w:rPr>
                  <w:color w:val="000000"/>
                  <w:sz w:val="22"/>
                  <w:szCs w:val="22"/>
                  <w:rPrChange w:id="585" w:author="mkapur" w:date="2019-09-30T13:38:00Z">
                    <w:rPr>
                      <w:rFonts w:ascii="Calibri" w:hAnsi="Calibri" w:cs="Calibri"/>
                      <w:color w:val="000000"/>
                      <w:sz w:val="22"/>
                      <w:szCs w:val="22"/>
                    </w:rPr>
                  </w:rPrChange>
                </w:rPr>
                <w:t>61.64</w:t>
              </w:r>
            </w:ins>
            <w:del w:id="586" w:author="mkapur" w:date="2019-09-30T13:38:00Z">
              <w:r w:rsidRPr="003B5CE2" w:rsidDel="00106045">
                <w:rPr>
                  <w:color w:val="000000"/>
                  <w:sz w:val="22"/>
                  <w:szCs w:val="22"/>
                </w:rPr>
                <w:delText>60.43</w:delText>
              </w:r>
            </w:del>
          </w:p>
        </w:tc>
      </w:tr>
      <w:tr w:rsidR="003B5CE2" w:rsidRPr="004D3306" w14:paraId="6926C9D9" w14:textId="77777777" w:rsidTr="003B5CE2">
        <w:tblPrEx>
          <w:tblW w:w="13545" w:type="dxa"/>
          <w:jc w:val="center"/>
          <w:tblPrExChange w:id="587" w:author="mkapur" w:date="2019-09-30T13:38:00Z">
            <w:tblPrEx>
              <w:tblW w:w="13545" w:type="dxa"/>
              <w:jc w:val="center"/>
            </w:tblPrEx>
          </w:tblPrExChange>
        </w:tblPrEx>
        <w:trPr>
          <w:gridAfter w:val="1"/>
          <w:wAfter w:w="11" w:type="dxa"/>
          <w:trHeight w:val="436"/>
          <w:jc w:val="center"/>
          <w:trPrChange w:id="588"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589" w:author="mkapur" w:date="2019-09-30T13:38:00Z">
              <w:tcPr>
                <w:tcW w:w="925" w:type="dxa"/>
                <w:tcBorders>
                  <w:top w:val="nil"/>
                  <w:left w:val="single" w:sz="4" w:space="0" w:color="auto"/>
                  <w:bottom w:val="nil"/>
                  <w:right w:val="nil"/>
                </w:tcBorders>
              </w:tcPr>
            </w:tcPrChange>
          </w:tcPr>
          <w:p w14:paraId="431CFCC3" w14:textId="45E5C1C7" w:rsidR="003B5CE2" w:rsidRPr="004D3306" w:rsidRDefault="003B5CE2" w:rsidP="003B5CE2">
            <w:pPr>
              <w:jc w:val="center"/>
              <w:rPr>
                <w:sz w:val="22"/>
                <w:szCs w:val="22"/>
              </w:rPr>
            </w:pPr>
            <w:r w:rsidRPr="004D3306">
              <w:rPr>
                <w:sz w:val="22"/>
                <w:szCs w:val="22"/>
              </w:rPr>
              <w:t>1</w:t>
            </w:r>
          </w:p>
        </w:tc>
        <w:tc>
          <w:tcPr>
            <w:tcW w:w="1512" w:type="dxa"/>
            <w:tcBorders>
              <w:top w:val="nil"/>
              <w:left w:val="nil"/>
              <w:bottom w:val="nil"/>
              <w:right w:val="nil"/>
            </w:tcBorders>
            <w:tcPrChange w:id="590" w:author="mkapur" w:date="2019-09-30T13:38:00Z">
              <w:tcPr>
                <w:tcW w:w="1512" w:type="dxa"/>
                <w:tcBorders>
                  <w:top w:val="nil"/>
                  <w:left w:val="nil"/>
                  <w:bottom w:val="nil"/>
                  <w:right w:val="nil"/>
                </w:tcBorders>
              </w:tcPr>
            </w:tcPrChange>
          </w:tcPr>
          <w:p w14:paraId="4A198D12" w14:textId="6CD5DA25"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591" w:author="mkapur" w:date="2019-09-30T13:38:00Z">
              <w:tcPr>
                <w:tcW w:w="1157" w:type="dxa"/>
                <w:tcBorders>
                  <w:top w:val="nil"/>
                  <w:left w:val="nil"/>
                  <w:bottom w:val="nil"/>
                  <w:right w:val="nil"/>
                </w:tcBorders>
              </w:tcPr>
            </w:tcPrChange>
          </w:tcPr>
          <w:p w14:paraId="738A8884" w14:textId="1AB1ED31" w:rsidR="003B5CE2" w:rsidRPr="004D3306" w:rsidRDefault="003B5CE2" w:rsidP="003B5CE2">
            <w:pPr>
              <w:jc w:val="center"/>
              <w:rPr>
                <w:sz w:val="22"/>
                <w:szCs w:val="22"/>
              </w:rPr>
            </w:pPr>
            <w:r w:rsidRPr="004D3306">
              <w:rPr>
                <w:sz w:val="22"/>
                <w:szCs w:val="22"/>
              </w:rPr>
              <w:t>Late</w:t>
            </w:r>
          </w:p>
        </w:tc>
        <w:tc>
          <w:tcPr>
            <w:tcW w:w="1096" w:type="dxa"/>
            <w:tcBorders>
              <w:top w:val="nil"/>
              <w:left w:val="nil"/>
              <w:bottom w:val="nil"/>
              <w:right w:val="single" w:sz="4" w:space="0" w:color="auto"/>
            </w:tcBorders>
            <w:tcPrChange w:id="592" w:author="mkapur" w:date="2019-09-30T13:38:00Z">
              <w:tcPr>
                <w:tcW w:w="1096" w:type="dxa"/>
                <w:tcBorders>
                  <w:top w:val="nil"/>
                  <w:left w:val="nil"/>
                  <w:bottom w:val="nil"/>
                  <w:right w:val="single" w:sz="4" w:space="0" w:color="auto"/>
                </w:tcBorders>
              </w:tcPr>
            </w:tcPrChange>
          </w:tcPr>
          <w:p w14:paraId="7D47652F" w14:textId="74DAD6E1" w:rsidR="003B5CE2" w:rsidRPr="004D3306" w:rsidRDefault="003B5CE2" w:rsidP="003B5CE2">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bottom"/>
            <w:tcPrChange w:id="593" w:author="mkapur" w:date="2019-09-30T13:38:00Z">
              <w:tcPr>
                <w:tcW w:w="1811" w:type="dxa"/>
                <w:tcBorders>
                  <w:top w:val="nil"/>
                  <w:left w:val="single" w:sz="4" w:space="0" w:color="auto"/>
                  <w:bottom w:val="nil"/>
                  <w:right w:val="nil"/>
                </w:tcBorders>
              </w:tcPr>
            </w:tcPrChange>
          </w:tcPr>
          <w:p w14:paraId="5531291D" w14:textId="1B33D163" w:rsidR="003B5CE2" w:rsidRPr="003B5CE2" w:rsidRDefault="003B5CE2" w:rsidP="003B5CE2">
            <w:pPr>
              <w:jc w:val="center"/>
              <w:rPr>
                <w:sz w:val="22"/>
                <w:szCs w:val="22"/>
                <w:highlight w:val="yellow"/>
              </w:rPr>
            </w:pPr>
            <w:ins w:id="594" w:author="mkapur" w:date="2019-09-30T13:38:00Z">
              <w:r w:rsidRPr="003B5CE2">
                <w:rPr>
                  <w:color w:val="000000"/>
                  <w:sz w:val="22"/>
                  <w:szCs w:val="22"/>
                  <w:rPrChange w:id="595" w:author="mkapur" w:date="2019-09-30T13:38:00Z">
                    <w:rPr>
                      <w:rFonts w:ascii="Calibri" w:hAnsi="Calibri" w:cs="Calibri"/>
                      <w:color w:val="000000"/>
                      <w:sz w:val="22"/>
                      <w:szCs w:val="22"/>
                    </w:rPr>
                  </w:rPrChange>
                </w:rPr>
                <w:t>64.49</w:t>
              </w:r>
            </w:ins>
            <w:del w:id="596" w:author="mkapur" w:date="2019-09-30T13:38:00Z">
              <w:r w:rsidRPr="003B5CE2" w:rsidDel="00106045">
                <w:rPr>
                  <w:color w:val="000000"/>
                  <w:sz w:val="22"/>
                  <w:szCs w:val="22"/>
                </w:rPr>
                <w:delText>62.86</w:delText>
              </w:r>
            </w:del>
          </w:p>
        </w:tc>
        <w:tc>
          <w:tcPr>
            <w:tcW w:w="1564" w:type="dxa"/>
            <w:tcBorders>
              <w:top w:val="nil"/>
              <w:left w:val="nil"/>
              <w:bottom w:val="nil"/>
              <w:right w:val="nil"/>
            </w:tcBorders>
            <w:vAlign w:val="bottom"/>
            <w:tcPrChange w:id="597" w:author="mkapur" w:date="2019-09-30T13:38:00Z">
              <w:tcPr>
                <w:tcW w:w="1564" w:type="dxa"/>
                <w:tcBorders>
                  <w:top w:val="nil"/>
                  <w:left w:val="nil"/>
                  <w:bottom w:val="nil"/>
                  <w:right w:val="nil"/>
                </w:tcBorders>
              </w:tcPr>
            </w:tcPrChange>
          </w:tcPr>
          <w:p w14:paraId="43E0ECD5" w14:textId="1A982EE0" w:rsidR="003B5CE2" w:rsidRPr="003B5CE2" w:rsidRDefault="003B5CE2" w:rsidP="003B5CE2">
            <w:pPr>
              <w:jc w:val="center"/>
              <w:rPr>
                <w:sz w:val="22"/>
                <w:szCs w:val="22"/>
                <w:highlight w:val="yellow"/>
              </w:rPr>
            </w:pPr>
            <w:ins w:id="598" w:author="mkapur" w:date="2019-09-30T13:38:00Z">
              <w:r w:rsidRPr="003B5CE2">
                <w:rPr>
                  <w:color w:val="000000"/>
                  <w:sz w:val="22"/>
                  <w:szCs w:val="22"/>
                  <w:rPrChange w:id="599" w:author="mkapur" w:date="2019-09-30T13:38:00Z">
                    <w:rPr>
                      <w:rFonts w:ascii="Calibri" w:hAnsi="Calibri" w:cs="Calibri"/>
                      <w:color w:val="000000"/>
                      <w:sz w:val="22"/>
                      <w:szCs w:val="22"/>
                    </w:rPr>
                  </w:rPrChange>
                </w:rPr>
                <w:t>0.16</w:t>
              </w:r>
            </w:ins>
            <w:del w:id="600" w:author="mkapur" w:date="2019-09-30T13:38:00Z">
              <w:r w:rsidRPr="003B5CE2" w:rsidDel="00106045">
                <w:rPr>
                  <w:color w:val="000000"/>
                  <w:sz w:val="22"/>
                  <w:szCs w:val="22"/>
                </w:rPr>
                <w:delText>0.16</w:delText>
              </w:r>
            </w:del>
          </w:p>
        </w:tc>
        <w:tc>
          <w:tcPr>
            <w:tcW w:w="1475" w:type="dxa"/>
            <w:tcBorders>
              <w:top w:val="nil"/>
              <w:left w:val="nil"/>
              <w:bottom w:val="nil"/>
              <w:right w:val="single" w:sz="4" w:space="0" w:color="auto"/>
            </w:tcBorders>
            <w:vAlign w:val="bottom"/>
            <w:tcPrChange w:id="601" w:author="mkapur" w:date="2019-09-30T13:38:00Z">
              <w:tcPr>
                <w:tcW w:w="1475" w:type="dxa"/>
                <w:tcBorders>
                  <w:top w:val="nil"/>
                  <w:left w:val="nil"/>
                  <w:bottom w:val="nil"/>
                  <w:right w:val="single" w:sz="4" w:space="0" w:color="auto"/>
                </w:tcBorders>
              </w:tcPr>
            </w:tcPrChange>
          </w:tcPr>
          <w:p w14:paraId="0BE244BD" w14:textId="67EABED4" w:rsidR="003B5CE2" w:rsidRPr="003B5CE2" w:rsidRDefault="003B5CE2" w:rsidP="003B5CE2">
            <w:pPr>
              <w:jc w:val="center"/>
              <w:rPr>
                <w:sz w:val="22"/>
                <w:szCs w:val="22"/>
                <w:highlight w:val="yellow"/>
              </w:rPr>
            </w:pPr>
            <w:ins w:id="602" w:author="mkapur" w:date="2019-09-30T13:38:00Z">
              <w:r w:rsidRPr="003B5CE2">
                <w:rPr>
                  <w:color w:val="000000"/>
                  <w:sz w:val="22"/>
                  <w:szCs w:val="22"/>
                  <w:rPrChange w:id="603" w:author="mkapur" w:date="2019-09-30T13:38:00Z">
                    <w:rPr>
                      <w:rFonts w:ascii="Calibri" w:hAnsi="Calibri" w:cs="Calibri"/>
                      <w:color w:val="000000"/>
                      <w:sz w:val="22"/>
                      <w:szCs w:val="22"/>
                    </w:rPr>
                  </w:rPrChange>
                </w:rPr>
                <w:t>-4.49</w:t>
              </w:r>
            </w:ins>
            <w:del w:id="604" w:author="mkapur" w:date="2019-09-30T13:38:00Z">
              <w:r w:rsidRPr="003B5CE2" w:rsidDel="00106045">
                <w:rPr>
                  <w:color w:val="000000"/>
                  <w:sz w:val="22"/>
                  <w:szCs w:val="22"/>
                </w:rPr>
                <w:delText>-4.31</w:delText>
              </w:r>
            </w:del>
          </w:p>
        </w:tc>
        <w:tc>
          <w:tcPr>
            <w:tcW w:w="1997" w:type="dxa"/>
            <w:tcBorders>
              <w:top w:val="nil"/>
              <w:left w:val="single" w:sz="4" w:space="0" w:color="auto"/>
              <w:bottom w:val="nil"/>
              <w:right w:val="nil"/>
            </w:tcBorders>
            <w:vAlign w:val="bottom"/>
            <w:tcPrChange w:id="605" w:author="mkapur" w:date="2019-09-30T13:38:00Z">
              <w:tcPr>
                <w:tcW w:w="1997" w:type="dxa"/>
                <w:tcBorders>
                  <w:top w:val="nil"/>
                  <w:left w:val="single" w:sz="4" w:space="0" w:color="auto"/>
                  <w:bottom w:val="nil"/>
                  <w:right w:val="nil"/>
                </w:tcBorders>
              </w:tcPr>
            </w:tcPrChange>
          </w:tcPr>
          <w:p w14:paraId="2B0695EB" w14:textId="45434B00" w:rsidR="003B5CE2" w:rsidRPr="003B5CE2" w:rsidRDefault="003B5CE2" w:rsidP="003B5CE2">
            <w:pPr>
              <w:jc w:val="center"/>
              <w:rPr>
                <w:sz w:val="22"/>
                <w:szCs w:val="22"/>
                <w:highlight w:val="yellow"/>
              </w:rPr>
            </w:pPr>
            <w:ins w:id="606" w:author="mkapur" w:date="2019-09-30T13:38:00Z">
              <w:r w:rsidRPr="003B5CE2">
                <w:rPr>
                  <w:color w:val="000000"/>
                  <w:sz w:val="22"/>
                  <w:szCs w:val="22"/>
                  <w:rPrChange w:id="607" w:author="mkapur" w:date="2019-09-30T13:38:00Z">
                    <w:rPr>
                      <w:rFonts w:ascii="Calibri" w:hAnsi="Calibri" w:cs="Calibri"/>
                      <w:color w:val="000000"/>
                      <w:sz w:val="22"/>
                      <w:szCs w:val="22"/>
                    </w:rPr>
                  </w:rPrChange>
                </w:rPr>
                <w:t>33.67</w:t>
              </w:r>
            </w:ins>
            <w:del w:id="608" w:author="mkapur" w:date="2019-09-30T13:38:00Z">
              <w:r w:rsidRPr="003B5CE2" w:rsidDel="00106045">
                <w:rPr>
                  <w:color w:val="000000"/>
                  <w:sz w:val="22"/>
                  <w:szCs w:val="22"/>
                </w:rPr>
                <w:delText>31.78</w:delText>
              </w:r>
            </w:del>
          </w:p>
        </w:tc>
        <w:tc>
          <w:tcPr>
            <w:tcW w:w="1997" w:type="dxa"/>
            <w:tcBorders>
              <w:top w:val="nil"/>
              <w:left w:val="nil"/>
              <w:bottom w:val="nil"/>
              <w:right w:val="single" w:sz="4" w:space="0" w:color="auto"/>
            </w:tcBorders>
            <w:vAlign w:val="bottom"/>
            <w:tcPrChange w:id="609" w:author="mkapur" w:date="2019-09-30T13:38:00Z">
              <w:tcPr>
                <w:tcW w:w="1997" w:type="dxa"/>
                <w:tcBorders>
                  <w:top w:val="nil"/>
                  <w:left w:val="nil"/>
                  <w:bottom w:val="nil"/>
                  <w:right w:val="single" w:sz="4" w:space="0" w:color="auto"/>
                </w:tcBorders>
              </w:tcPr>
            </w:tcPrChange>
          </w:tcPr>
          <w:p w14:paraId="68B0FEAB" w14:textId="5DB2B139" w:rsidR="003B5CE2" w:rsidRPr="003B5CE2" w:rsidRDefault="003B5CE2" w:rsidP="003B5CE2">
            <w:pPr>
              <w:jc w:val="center"/>
              <w:rPr>
                <w:sz w:val="22"/>
                <w:szCs w:val="22"/>
                <w:highlight w:val="yellow"/>
              </w:rPr>
            </w:pPr>
            <w:ins w:id="610" w:author="mkapur" w:date="2019-09-30T13:38:00Z">
              <w:r w:rsidRPr="003B5CE2">
                <w:rPr>
                  <w:color w:val="000000"/>
                  <w:sz w:val="22"/>
                  <w:szCs w:val="22"/>
                  <w:rPrChange w:id="611" w:author="mkapur" w:date="2019-09-30T13:38:00Z">
                    <w:rPr>
                      <w:rFonts w:ascii="Calibri" w:hAnsi="Calibri" w:cs="Calibri"/>
                      <w:color w:val="000000"/>
                      <w:sz w:val="22"/>
                      <w:szCs w:val="22"/>
                    </w:rPr>
                  </w:rPrChange>
                </w:rPr>
                <w:t>61.87</w:t>
              </w:r>
            </w:ins>
            <w:del w:id="612" w:author="mkapur" w:date="2019-09-30T13:38:00Z">
              <w:r w:rsidRPr="003B5CE2" w:rsidDel="00106045">
                <w:rPr>
                  <w:color w:val="000000"/>
                  <w:sz w:val="22"/>
                  <w:szCs w:val="22"/>
                </w:rPr>
                <w:delText>62.63</w:delText>
              </w:r>
            </w:del>
          </w:p>
        </w:tc>
      </w:tr>
      <w:tr w:rsidR="003B5CE2" w:rsidRPr="004D3306" w14:paraId="34C1CAE2" w14:textId="77777777" w:rsidTr="003B5CE2">
        <w:tblPrEx>
          <w:tblW w:w="13545" w:type="dxa"/>
          <w:jc w:val="center"/>
          <w:tblPrExChange w:id="613" w:author="mkapur" w:date="2019-09-30T13:38:00Z">
            <w:tblPrEx>
              <w:tblW w:w="13545" w:type="dxa"/>
              <w:jc w:val="center"/>
            </w:tblPrEx>
          </w:tblPrExChange>
        </w:tblPrEx>
        <w:trPr>
          <w:gridAfter w:val="1"/>
          <w:wAfter w:w="11" w:type="dxa"/>
          <w:trHeight w:val="436"/>
          <w:jc w:val="center"/>
          <w:trPrChange w:id="614"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15" w:author="mkapur" w:date="2019-09-30T13:38:00Z">
              <w:tcPr>
                <w:tcW w:w="925" w:type="dxa"/>
                <w:tcBorders>
                  <w:top w:val="nil"/>
                  <w:left w:val="single" w:sz="4" w:space="0" w:color="auto"/>
                  <w:bottom w:val="nil"/>
                  <w:right w:val="nil"/>
                </w:tcBorders>
              </w:tcPr>
            </w:tcPrChange>
          </w:tcPr>
          <w:p w14:paraId="4FB31DB3" w14:textId="0990FE72" w:rsidR="003B5CE2" w:rsidRPr="004D3306" w:rsidRDefault="003B5CE2" w:rsidP="003B5CE2">
            <w:pPr>
              <w:jc w:val="center"/>
              <w:rPr>
                <w:sz w:val="22"/>
                <w:szCs w:val="22"/>
              </w:rPr>
            </w:pPr>
            <w:r w:rsidRPr="004D3306">
              <w:rPr>
                <w:sz w:val="22"/>
                <w:szCs w:val="22"/>
              </w:rPr>
              <w:t>1</w:t>
            </w:r>
          </w:p>
        </w:tc>
        <w:tc>
          <w:tcPr>
            <w:tcW w:w="1512" w:type="dxa"/>
            <w:tcBorders>
              <w:top w:val="nil"/>
              <w:left w:val="nil"/>
              <w:bottom w:val="nil"/>
              <w:right w:val="nil"/>
            </w:tcBorders>
            <w:tcPrChange w:id="616" w:author="mkapur" w:date="2019-09-30T13:38:00Z">
              <w:tcPr>
                <w:tcW w:w="1512" w:type="dxa"/>
                <w:tcBorders>
                  <w:top w:val="nil"/>
                  <w:left w:val="nil"/>
                  <w:bottom w:val="nil"/>
                  <w:right w:val="nil"/>
                </w:tcBorders>
              </w:tcPr>
            </w:tcPrChange>
          </w:tcPr>
          <w:p w14:paraId="2587368B" w14:textId="01CE51FD"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617" w:author="mkapur" w:date="2019-09-30T13:38:00Z">
              <w:tcPr>
                <w:tcW w:w="1157" w:type="dxa"/>
                <w:tcBorders>
                  <w:top w:val="nil"/>
                  <w:left w:val="nil"/>
                  <w:bottom w:val="nil"/>
                  <w:right w:val="nil"/>
                </w:tcBorders>
              </w:tcPr>
            </w:tcPrChange>
          </w:tcPr>
          <w:p w14:paraId="4F443628" w14:textId="3CD70949"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618" w:author="mkapur" w:date="2019-09-30T13:38:00Z">
              <w:tcPr>
                <w:tcW w:w="1096" w:type="dxa"/>
                <w:tcBorders>
                  <w:top w:val="nil"/>
                  <w:left w:val="nil"/>
                  <w:bottom w:val="nil"/>
                  <w:right w:val="single" w:sz="4" w:space="0" w:color="auto"/>
                </w:tcBorders>
              </w:tcPr>
            </w:tcPrChange>
          </w:tcPr>
          <w:p w14:paraId="06DE7733" w14:textId="4BFD0666"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bottom"/>
            <w:tcPrChange w:id="619" w:author="mkapur" w:date="2019-09-30T13:38:00Z">
              <w:tcPr>
                <w:tcW w:w="1811" w:type="dxa"/>
                <w:tcBorders>
                  <w:top w:val="nil"/>
                  <w:left w:val="single" w:sz="4" w:space="0" w:color="auto"/>
                  <w:bottom w:val="nil"/>
                  <w:right w:val="nil"/>
                </w:tcBorders>
              </w:tcPr>
            </w:tcPrChange>
          </w:tcPr>
          <w:p w14:paraId="60CB2D42" w14:textId="2D17C9C1" w:rsidR="003B5CE2" w:rsidRPr="003B5CE2" w:rsidRDefault="003B5CE2" w:rsidP="003B5CE2">
            <w:pPr>
              <w:jc w:val="center"/>
              <w:rPr>
                <w:sz w:val="22"/>
                <w:szCs w:val="22"/>
                <w:highlight w:val="yellow"/>
              </w:rPr>
            </w:pPr>
            <w:ins w:id="620" w:author="mkapur" w:date="2019-09-30T13:38:00Z">
              <w:r w:rsidRPr="003B5CE2">
                <w:rPr>
                  <w:color w:val="000000"/>
                  <w:sz w:val="22"/>
                  <w:szCs w:val="22"/>
                  <w:rPrChange w:id="621" w:author="mkapur" w:date="2019-09-30T13:38:00Z">
                    <w:rPr>
                      <w:rFonts w:ascii="Calibri" w:hAnsi="Calibri" w:cs="Calibri"/>
                      <w:color w:val="000000"/>
                      <w:sz w:val="22"/>
                      <w:szCs w:val="22"/>
                    </w:rPr>
                  </w:rPrChange>
                </w:rPr>
                <w:t>57.05</w:t>
              </w:r>
            </w:ins>
            <w:del w:id="622" w:author="mkapur" w:date="2019-09-30T13:38:00Z">
              <w:r w:rsidRPr="003B5CE2" w:rsidDel="00106045">
                <w:rPr>
                  <w:color w:val="000000"/>
                  <w:sz w:val="22"/>
                  <w:szCs w:val="22"/>
                </w:rPr>
                <w:delText>55.11</w:delText>
              </w:r>
            </w:del>
          </w:p>
        </w:tc>
        <w:tc>
          <w:tcPr>
            <w:tcW w:w="1564" w:type="dxa"/>
            <w:tcBorders>
              <w:top w:val="nil"/>
              <w:left w:val="nil"/>
              <w:bottom w:val="nil"/>
              <w:right w:val="nil"/>
            </w:tcBorders>
            <w:vAlign w:val="bottom"/>
            <w:tcPrChange w:id="623" w:author="mkapur" w:date="2019-09-30T13:38:00Z">
              <w:tcPr>
                <w:tcW w:w="1564" w:type="dxa"/>
                <w:tcBorders>
                  <w:top w:val="nil"/>
                  <w:left w:val="nil"/>
                  <w:bottom w:val="nil"/>
                  <w:right w:val="nil"/>
                </w:tcBorders>
              </w:tcPr>
            </w:tcPrChange>
          </w:tcPr>
          <w:p w14:paraId="69DC6C50" w14:textId="1A014C13" w:rsidR="003B5CE2" w:rsidRPr="003B5CE2" w:rsidRDefault="003B5CE2" w:rsidP="003B5CE2">
            <w:pPr>
              <w:jc w:val="center"/>
              <w:rPr>
                <w:sz w:val="22"/>
                <w:szCs w:val="22"/>
                <w:highlight w:val="yellow"/>
              </w:rPr>
            </w:pPr>
            <w:ins w:id="624" w:author="mkapur" w:date="2019-09-30T13:38:00Z">
              <w:r w:rsidRPr="003B5CE2">
                <w:rPr>
                  <w:color w:val="000000"/>
                  <w:sz w:val="22"/>
                  <w:szCs w:val="22"/>
                  <w:rPrChange w:id="625" w:author="mkapur" w:date="2019-09-30T13:38:00Z">
                    <w:rPr>
                      <w:rFonts w:ascii="Calibri" w:hAnsi="Calibri" w:cs="Calibri"/>
                      <w:color w:val="000000"/>
                      <w:sz w:val="22"/>
                      <w:szCs w:val="22"/>
                    </w:rPr>
                  </w:rPrChange>
                </w:rPr>
                <w:t>0.28</w:t>
              </w:r>
            </w:ins>
            <w:del w:id="626" w:author="mkapur" w:date="2019-09-30T13:38:00Z">
              <w:r w:rsidRPr="003B5CE2" w:rsidDel="00106045">
                <w:rPr>
                  <w:color w:val="000000"/>
                  <w:sz w:val="22"/>
                  <w:szCs w:val="22"/>
                </w:rPr>
                <w:delText>0.28</w:delText>
              </w:r>
            </w:del>
          </w:p>
        </w:tc>
        <w:tc>
          <w:tcPr>
            <w:tcW w:w="1475" w:type="dxa"/>
            <w:tcBorders>
              <w:top w:val="nil"/>
              <w:left w:val="nil"/>
              <w:bottom w:val="nil"/>
              <w:right w:val="single" w:sz="4" w:space="0" w:color="auto"/>
            </w:tcBorders>
            <w:vAlign w:val="bottom"/>
            <w:tcPrChange w:id="627" w:author="mkapur" w:date="2019-09-30T13:38:00Z">
              <w:tcPr>
                <w:tcW w:w="1475" w:type="dxa"/>
                <w:tcBorders>
                  <w:top w:val="nil"/>
                  <w:left w:val="nil"/>
                  <w:bottom w:val="nil"/>
                  <w:right w:val="single" w:sz="4" w:space="0" w:color="auto"/>
                </w:tcBorders>
              </w:tcPr>
            </w:tcPrChange>
          </w:tcPr>
          <w:p w14:paraId="14FEC8F7" w14:textId="55280633" w:rsidR="003B5CE2" w:rsidRPr="003B5CE2" w:rsidRDefault="003B5CE2" w:rsidP="003B5CE2">
            <w:pPr>
              <w:jc w:val="center"/>
              <w:rPr>
                <w:sz w:val="22"/>
                <w:szCs w:val="22"/>
                <w:highlight w:val="yellow"/>
              </w:rPr>
            </w:pPr>
            <w:ins w:id="628" w:author="mkapur" w:date="2019-09-30T13:38:00Z">
              <w:r w:rsidRPr="003B5CE2">
                <w:rPr>
                  <w:color w:val="000000"/>
                  <w:sz w:val="22"/>
                  <w:szCs w:val="22"/>
                  <w:rPrChange w:id="629" w:author="mkapur" w:date="2019-09-30T13:38:00Z">
                    <w:rPr>
                      <w:rFonts w:ascii="Calibri" w:hAnsi="Calibri" w:cs="Calibri"/>
                      <w:color w:val="000000"/>
                      <w:sz w:val="22"/>
                      <w:szCs w:val="22"/>
                    </w:rPr>
                  </w:rPrChange>
                </w:rPr>
                <w:t>-2.72</w:t>
              </w:r>
            </w:ins>
            <w:del w:id="630" w:author="mkapur" w:date="2019-09-30T13:38:00Z">
              <w:r w:rsidRPr="003B5CE2" w:rsidDel="00106045">
                <w:rPr>
                  <w:color w:val="000000"/>
                  <w:sz w:val="22"/>
                  <w:szCs w:val="22"/>
                </w:rPr>
                <w:delText>-2.59</w:delText>
              </w:r>
            </w:del>
          </w:p>
        </w:tc>
        <w:tc>
          <w:tcPr>
            <w:tcW w:w="1997" w:type="dxa"/>
            <w:tcBorders>
              <w:top w:val="nil"/>
              <w:left w:val="single" w:sz="4" w:space="0" w:color="auto"/>
              <w:bottom w:val="nil"/>
              <w:right w:val="nil"/>
            </w:tcBorders>
            <w:vAlign w:val="bottom"/>
            <w:tcPrChange w:id="631" w:author="mkapur" w:date="2019-09-30T13:38:00Z">
              <w:tcPr>
                <w:tcW w:w="1997" w:type="dxa"/>
                <w:tcBorders>
                  <w:top w:val="nil"/>
                  <w:left w:val="single" w:sz="4" w:space="0" w:color="auto"/>
                  <w:bottom w:val="nil"/>
                  <w:right w:val="nil"/>
                </w:tcBorders>
              </w:tcPr>
            </w:tcPrChange>
          </w:tcPr>
          <w:p w14:paraId="2E70DE5A" w14:textId="5FEA5A82" w:rsidR="003B5CE2" w:rsidRPr="003B5CE2" w:rsidRDefault="003B5CE2" w:rsidP="003B5CE2">
            <w:pPr>
              <w:jc w:val="center"/>
              <w:rPr>
                <w:sz w:val="22"/>
                <w:szCs w:val="22"/>
                <w:highlight w:val="yellow"/>
              </w:rPr>
            </w:pPr>
            <w:ins w:id="632" w:author="mkapur" w:date="2019-09-30T13:38:00Z">
              <w:r w:rsidRPr="003B5CE2">
                <w:rPr>
                  <w:color w:val="000000"/>
                  <w:sz w:val="22"/>
                  <w:szCs w:val="22"/>
                  <w:rPrChange w:id="633" w:author="mkapur" w:date="2019-09-30T13:38:00Z">
                    <w:rPr>
                      <w:rFonts w:ascii="Calibri" w:hAnsi="Calibri" w:cs="Calibri"/>
                      <w:color w:val="000000"/>
                      <w:sz w:val="22"/>
                      <w:szCs w:val="22"/>
                    </w:rPr>
                  </w:rPrChange>
                </w:rPr>
                <w:t>30.51</w:t>
              </w:r>
            </w:ins>
            <w:del w:id="634" w:author="mkapur" w:date="2019-09-30T13:38:00Z">
              <w:r w:rsidRPr="003B5CE2" w:rsidDel="00106045">
                <w:rPr>
                  <w:color w:val="000000"/>
                  <w:sz w:val="22"/>
                  <w:szCs w:val="22"/>
                </w:rPr>
                <w:delText>28.60</w:delText>
              </w:r>
            </w:del>
          </w:p>
        </w:tc>
        <w:tc>
          <w:tcPr>
            <w:tcW w:w="1997" w:type="dxa"/>
            <w:tcBorders>
              <w:top w:val="nil"/>
              <w:left w:val="nil"/>
              <w:bottom w:val="nil"/>
              <w:right w:val="single" w:sz="4" w:space="0" w:color="auto"/>
            </w:tcBorders>
            <w:vAlign w:val="bottom"/>
            <w:tcPrChange w:id="635" w:author="mkapur" w:date="2019-09-30T13:38:00Z">
              <w:tcPr>
                <w:tcW w:w="1997" w:type="dxa"/>
                <w:tcBorders>
                  <w:top w:val="nil"/>
                  <w:left w:val="nil"/>
                  <w:bottom w:val="nil"/>
                  <w:right w:val="single" w:sz="4" w:space="0" w:color="auto"/>
                </w:tcBorders>
              </w:tcPr>
            </w:tcPrChange>
          </w:tcPr>
          <w:p w14:paraId="49A75DAE" w14:textId="3D5A57C7" w:rsidR="003B5CE2" w:rsidRPr="003B5CE2" w:rsidRDefault="003B5CE2" w:rsidP="003B5CE2">
            <w:pPr>
              <w:jc w:val="center"/>
              <w:rPr>
                <w:sz w:val="22"/>
                <w:szCs w:val="22"/>
                <w:highlight w:val="yellow"/>
              </w:rPr>
            </w:pPr>
            <w:ins w:id="636" w:author="mkapur" w:date="2019-09-30T13:38:00Z">
              <w:r w:rsidRPr="003B5CE2">
                <w:rPr>
                  <w:color w:val="000000"/>
                  <w:sz w:val="22"/>
                  <w:szCs w:val="22"/>
                  <w:rPrChange w:id="637" w:author="mkapur" w:date="2019-09-30T13:38:00Z">
                    <w:rPr>
                      <w:rFonts w:ascii="Calibri" w:hAnsi="Calibri" w:cs="Calibri"/>
                      <w:color w:val="000000"/>
                      <w:sz w:val="22"/>
                      <w:szCs w:val="22"/>
                    </w:rPr>
                  </w:rPrChange>
                </w:rPr>
                <w:t>56.65</w:t>
              </w:r>
            </w:ins>
            <w:del w:id="638" w:author="mkapur" w:date="2019-09-30T13:38:00Z">
              <w:r w:rsidRPr="003B5CE2" w:rsidDel="00106045">
                <w:rPr>
                  <w:color w:val="000000"/>
                  <w:sz w:val="22"/>
                  <w:szCs w:val="22"/>
                </w:rPr>
                <w:delText>55.11</w:delText>
              </w:r>
            </w:del>
          </w:p>
        </w:tc>
      </w:tr>
      <w:tr w:rsidR="003B5CE2" w:rsidRPr="004D3306" w14:paraId="266A6F9F" w14:textId="77777777" w:rsidTr="003B5CE2">
        <w:tblPrEx>
          <w:tblW w:w="13545" w:type="dxa"/>
          <w:jc w:val="center"/>
          <w:tblPrExChange w:id="639" w:author="mkapur" w:date="2019-09-30T13:38:00Z">
            <w:tblPrEx>
              <w:tblW w:w="13545" w:type="dxa"/>
              <w:jc w:val="center"/>
            </w:tblPrEx>
          </w:tblPrExChange>
        </w:tblPrEx>
        <w:trPr>
          <w:gridAfter w:val="1"/>
          <w:wAfter w:w="11" w:type="dxa"/>
          <w:trHeight w:val="436"/>
          <w:jc w:val="center"/>
          <w:trPrChange w:id="640"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41" w:author="mkapur" w:date="2019-09-30T13:38:00Z">
              <w:tcPr>
                <w:tcW w:w="925" w:type="dxa"/>
                <w:tcBorders>
                  <w:top w:val="nil"/>
                  <w:left w:val="single" w:sz="4" w:space="0" w:color="auto"/>
                  <w:bottom w:val="nil"/>
                  <w:right w:val="nil"/>
                </w:tcBorders>
              </w:tcPr>
            </w:tcPrChange>
          </w:tcPr>
          <w:p w14:paraId="040F7CD3" w14:textId="4D153CDD"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42" w:author="mkapur" w:date="2019-09-30T13:38:00Z">
              <w:tcPr>
                <w:tcW w:w="1512" w:type="dxa"/>
                <w:tcBorders>
                  <w:top w:val="nil"/>
                  <w:left w:val="nil"/>
                  <w:bottom w:val="nil"/>
                  <w:right w:val="nil"/>
                </w:tcBorders>
              </w:tcPr>
            </w:tcPrChange>
          </w:tcPr>
          <w:p w14:paraId="613469BE" w14:textId="1994FEFE"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643" w:author="mkapur" w:date="2019-09-30T13:38:00Z">
              <w:tcPr>
                <w:tcW w:w="1157" w:type="dxa"/>
                <w:tcBorders>
                  <w:top w:val="nil"/>
                  <w:left w:val="nil"/>
                  <w:bottom w:val="nil"/>
                  <w:right w:val="nil"/>
                </w:tcBorders>
              </w:tcPr>
            </w:tcPrChange>
          </w:tcPr>
          <w:p w14:paraId="47C47847" w14:textId="1E07F12C" w:rsidR="003B5CE2" w:rsidRPr="004D3306" w:rsidRDefault="003B5CE2" w:rsidP="003B5CE2">
            <w:pPr>
              <w:jc w:val="center"/>
              <w:rPr>
                <w:sz w:val="22"/>
                <w:szCs w:val="22"/>
              </w:rPr>
            </w:pPr>
            <w:r w:rsidRPr="004D3306">
              <w:rPr>
                <w:sz w:val="22"/>
                <w:szCs w:val="22"/>
              </w:rPr>
              <w:t>Early</w:t>
            </w:r>
          </w:p>
        </w:tc>
        <w:tc>
          <w:tcPr>
            <w:tcW w:w="1096" w:type="dxa"/>
            <w:tcBorders>
              <w:top w:val="nil"/>
              <w:left w:val="nil"/>
              <w:bottom w:val="nil"/>
              <w:right w:val="single" w:sz="4" w:space="0" w:color="auto"/>
            </w:tcBorders>
            <w:tcPrChange w:id="644" w:author="mkapur" w:date="2019-09-30T13:38:00Z">
              <w:tcPr>
                <w:tcW w:w="1096" w:type="dxa"/>
                <w:tcBorders>
                  <w:top w:val="nil"/>
                  <w:left w:val="nil"/>
                  <w:bottom w:val="nil"/>
                  <w:right w:val="single" w:sz="4" w:space="0" w:color="auto"/>
                </w:tcBorders>
              </w:tcPr>
            </w:tcPrChange>
          </w:tcPr>
          <w:p w14:paraId="75B1EED5" w14:textId="44EB4C66" w:rsidR="003B5CE2" w:rsidRPr="004D3306" w:rsidRDefault="003B5CE2" w:rsidP="003B5CE2">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bottom"/>
            <w:tcPrChange w:id="645" w:author="mkapur" w:date="2019-09-30T13:38:00Z">
              <w:tcPr>
                <w:tcW w:w="1811" w:type="dxa"/>
                <w:tcBorders>
                  <w:top w:val="nil"/>
                  <w:left w:val="single" w:sz="4" w:space="0" w:color="auto"/>
                  <w:bottom w:val="nil"/>
                  <w:right w:val="nil"/>
                </w:tcBorders>
              </w:tcPr>
            </w:tcPrChange>
          </w:tcPr>
          <w:p w14:paraId="7DF6D4E8" w14:textId="152A01B3" w:rsidR="003B5CE2" w:rsidRPr="003B5CE2" w:rsidRDefault="003B5CE2" w:rsidP="003B5CE2">
            <w:pPr>
              <w:jc w:val="center"/>
              <w:rPr>
                <w:sz w:val="22"/>
                <w:szCs w:val="22"/>
                <w:highlight w:val="yellow"/>
              </w:rPr>
            </w:pPr>
            <w:ins w:id="646" w:author="mkapur" w:date="2019-09-30T13:38:00Z">
              <w:r w:rsidRPr="003B5CE2">
                <w:rPr>
                  <w:color w:val="000000"/>
                  <w:sz w:val="22"/>
                  <w:szCs w:val="22"/>
                  <w:rPrChange w:id="647" w:author="mkapur" w:date="2019-09-30T13:38:00Z">
                    <w:rPr>
                      <w:rFonts w:ascii="Calibri" w:hAnsi="Calibri" w:cs="Calibri"/>
                      <w:color w:val="000000"/>
                      <w:sz w:val="22"/>
                      <w:szCs w:val="22"/>
                    </w:rPr>
                  </w:rPrChange>
                </w:rPr>
                <w:t>68.02</w:t>
              </w:r>
            </w:ins>
            <w:del w:id="648" w:author="mkapur" w:date="2019-09-30T13:38:00Z">
              <w:r w:rsidRPr="003B5CE2" w:rsidDel="00106045">
                <w:rPr>
                  <w:color w:val="000000"/>
                  <w:sz w:val="22"/>
                  <w:szCs w:val="22"/>
                </w:rPr>
                <w:delText>66.28</w:delText>
              </w:r>
            </w:del>
          </w:p>
        </w:tc>
        <w:tc>
          <w:tcPr>
            <w:tcW w:w="1564" w:type="dxa"/>
            <w:tcBorders>
              <w:top w:val="nil"/>
              <w:left w:val="nil"/>
              <w:bottom w:val="nil"/>
              <w:right w:val="nil"/>
            </w:tcBorders>
            <w:vAlign w:val="bottom"/>
            <w:tcPrChange w:id="649" w:author="mkapur" w:date="2019-09-30T13:38:00Z">
              <w:tcPr>
                <w:tcW w:w="1564" w:type="dxa"/>
                <w:tcBorders>
                  <w:top w:val="nil"/>
                  <w:left w:val="nil"/>
                  <w:bottom w:val="nil"/>
                  <w:right w:val="nil"/>
                </w:tcBorders>
              </w:tcPr>
            </w:tcPrChange>
          </w:tcPr>
          <w:p w14:paraId="5D66CB73" w14:textId="390E7B65" w:rsidR="003B5CE2" w:rsidRPr="003B5CE2" w:rsidRDefault="003B5CE2" w:rsidP="003B5CE2">
            <w:pPr>
              <w:jc w:val="center"/>
              <w:rPr>
                <w:sz w:val="22"/>
                <w:szCs w:val="22"/>
                <w:highlight w:val="yellow"/>
              </w:rPr>
            </w:pPr>
            <w:ins w:id="650" w:author="mkapur" w:date="2019-09-30T13:38:00Z">
              <w:r w:rsidRPr="003B5CE2">
                <w:rPr>
                  <w:color w:val="000000"/>
                  <w:sz w:val="22"/>
                  <w:szCs w:val="22"/>
                  <w:rPrChange w:id="651" w:author="mkapur" w:date="2019-09-30T13:38:00Z">
                    <w:rPr>
                      <w:rFonts w:ascii="Calibri" w:hAnsi="Calibri" w:cs="Calibri"/>
                      <w:color w:val="000000"/>
                      <w:sz w:val="22"/>
                      <w:szCs w:val="22"/>
                    </w:rPr>
                  </w:rPrChange>
                </w:rPr>
                <w:t>0.41</w:t>
              </w:r>
            </w:ins>
            <w:del w:id="652" w:author="mkapur" w:date="2019-09-30T13:38:00Z">
              <w:r w:rsidRPr="003B5CE2" w:rsidDel="00106045">
                <w:rPr>
                  <w:color w:val="000000"/>
                  <w:sz w:val="22"/>
                  <w:szCs w:val="22"/>
                </w:rPr>
                <w:delText>0.41</w:delText>
              </w:r>
            </w:del>
          </w:p>
        </w:tc>
        <w:tc>
          <w:tcPr>
            <w:tcW w:w="1475" w:type="dxa"/>
            <w:tcBorders>
              <w:top w:val="nil"/>
              <w:left w:val="nil"/>
              <w:bottom w:val="nil"/>
              <w:right w:val="single" w:sz="4" w:space="0" w:color="auto"/>
            </w:tcBorders>
            <w:vAlign w:val="bottom"/>
            <w:tcPrChange w:id="653" w:author="mkapur" w:date="2019-09-30T13:38:00Z">
              <w:tcPr>
                <w:tcW w:w="1475" w:type="dxa"/>
                <w:tcBorders>
                  <w:top w:val="nil"/>
                  <w:left w:val="nil"/>
                  <w:bottom w:val="nil"/>
                  <w:right w:val="single" w:sz="4" w:space="0" w:color="auto"/>
                </w:tcBorders>
              </w:tcPr>
            </w:tcPrChange>
          </w:tcPr>
          <w:p w14:paraId="1B4BA875" w14:textId="5BBF2AA6" w:rsidR="003B5CE2" w:rsidRPr="003B5CE2" w:rsidRDefault="003B5CE2" w:rsidP="003B5CE2">
            <w:pPr>
              <w:jc w:val="center"/>
              <w:rPr>
                <w:sz w:val="22"/>
                <w:szCs w:val="22"/>
                <w:highlight w:val="yellow"/>
              </w:rPr>
            </w:pPr>
            <w:ins w:id="654" w:author="mkapur" w:date="2019-09-30T13:38:00Z">
              <w:r w:rsidRPr="003B5CE2">
                <w:rPr>
                  <w:color w:val="000000"/>
                  <w:sz w:val="22"/>
                  <w:szCs w:val="22"/>
                  <w:rPrChange w:id="655" w:author="mkapur" w:date="2019-09-30T13:38:00Z">
                    <w:rPr>
                      <w:rFonts w:ascii="Calibri" w:hAnsi="Calibri" w:cs="Calibri"/>
                      <w:color w:val="000000"/>
                      <w:sz w:val="22"/>
                      <w:szCs w:val="22"/>
                    </w:rPr>
                  </w:rPrChange>
                </w:rPr>
                <w:t>-1.10</w:t>
              </w:r>
            </w:ins>
            <w:del w:id="656" w:author="mkapur" w:date="2019-09-30T13:38:00Z">
              <w:r w:rsidRPr="003B5CE2" w:rsidDel="00106045">
                <w:rPr>
                  <w:color w:val="000000"/>
                  <w:sz w:val="22"/>
                  <w:szCs w:val="22"/>
                </w:rPr>
                <w:delText>-1.00</w:delText>
              </w:r>
            </w:del>
          </w:p>
        </w:tc>
        <w:tc>
          <w:tcPr>
            <w:tcW w:w="1997" w:type="dxa"/>
            <w:tcBorders>
              <w:top w:val="nil"/>
              <w:left w:val="single" w:sz="4" w:space="0" w:color="auto"/>
              <w:bottom w:val="nil"/>
              <w:right w:val="nil"/>
            </w:tcBorders>
            <w:vAlign w:val="bottom"/>
            <w:tcPrChange w:id="657" w:author="mkapur" w:date="2019-09-30T13:38:00Z">
              <w:tcPr>
                <w:tcW w:w="1997" w:type="dxa"/>
                <w:tcBorders>
                  <w:top w:val="nil"/>
                  <w:left w:val="single" w:sz="4" w:space="0" w:color="auto"/>
                  <w:bottom w:val="nil"/>
                  <w:right w:val="nil"/>
                </w:tcBorders>
              </w:tcPr>
            </w:tcPrChange>
          </w:tcPr>
          <w:p w14:paraId="1791D57E" w14:textId="14C74EBC" w:rsidR="003B5CE2" w:rsidRPr="003B5CE2" w:rsidRDefault="003B5CE2" w:rsidP="003B5CE2">
            <w:pPr>
              <w:jc w:val="center"/>
              <w:rPr>
                <w:sz w:val="22"/>
                <w:szCs w:val="22"/>
                <w:highlight w:val="yellow"/>
              </w:rPr>
            </w:pPr>
            <w:ins w:id="658" w:author="mkapur" w:date="2019-09-30T13:38:00Z">
              <w:r w:rsidRPr="003B5CE2">
                <w:rPr>
                  <w:color w:val="000000"/>
                  <w:sz w:val="22"/>
                  <w:szCs w:val="22"/>
                  <w:rPrChange w:id="659" w:author="mkapur" w:date="2019-09-30T13:38:00Z">
                    <w:rPr>
                      <w:rFonts w:ascii="Calibri" w:hAnsi="Calibri" w:cs="Calibri"/>
                      <w:color w:val="000000"/>
                      <w:sz w:val="22"/>
                      <w:szCs w:val="22"/>
                    </w:rPr>
                  </w:rPrChange>
                </w:rPr>
                <w:t>24.51</w:t>
              </w:r>
            </w:ins>
            <w:del w:id="660" w:author="mkapur" w:date="2019-09-30T13:38:00Z">
              <w:r w:rsidRPr="003B5CE2" w:rsidDel="00106045">
                <w:rPr>
                  <w:color w:val="000000"/>
                  <w:sz w:val="22"/>
                  <w:szCs w:val="22"/>
                </w:rPr>
                <w:delText>22.31</w:delText>
              </w:r>
            </w:del>
          </w:p>
        </w:tc>
        <w:tc>
          <w:tcPr>
            <w:tcW w:w="1997" w:type="dxa"/>
            <w:tcBorders>
              <w:top w:val="nil"/>
              <w:left w:val="nil"/>
              <w:bottom w:val="nil"/>
              <w:right w:val="single" w:sz="4" w:space="0" w:color="auto"/>
            </w:tcBorders>
            <w:vAlign w:val="bottom"/>
            <w:tcPrChange w:id="661" w:author="mkapur" w:date="2019-09-30T13:38:00Z">
              <w:tcPr>
                <w:tcW w:w="1997" w:type="dxa"/>
                <w:tcBorders>
                  <w:top w:val="nil"/>
                  <w:left w:val="nil"/>
                  <w:bottom w:val="nil"/>
                  <w:right w:val="single" w:sz="4" w:space="0" w:color="auto"/>
                </w:tcBorders>
              </w:tcPr>
            </w:tcPrChange>
          </w:tcPr>
          <w:p w14:paraId="3B5AD356" w14:textId="319CF9B0" w:rsidR="003B5CE2" w:rsidRPr="003B5CE2" w:rsidRDefault="003B5CE2" w:rsidP="003B5CE2">
            <w:pPr>
              <w:jc w:val="center"/>
              <w:rPr>
                <w:sz w:val="22"/>
                <w:szCs w:val="22"/>
                <w:highlight w:val="yellow"/>
              </w:rPr>
            </w:pPr>
            <w:ins w:id="662" w:author="mkapur" w:date="2019-09-30T13:38:00Z">
              <w:r w:rsidRPr="003B5CE2">
                <w:rPr>
                  <w:color w:val="000000"/>
                  <w:sz w:val="22"/>
                  <w:szCs w:val="22"/>
                  <w:rPrChange w:id="663" w:author="mkapur" w:date="2019-09-30T13:38:00Z">
                    <w:rPr>
                      <w:rFonts w:ascii="Calibri" w:hAnsi="Calibri" w:cs="Calibri"/>
                      <w:color w:val="000000"/>
                      <w:sz w:val="22"/>
                      <w:szCs w:val="22"/>
                    </w:rPr>
                  </w:rPrChange>
                </w:rPr>
                <w:t>67.92</w:t>
              </w:r>
            </w:ins>
            <w:del w:id="664" w:author="mkapur" w:date="2019-09-30T13:38:00Z">
              <w:r w:rsidRPr="003B5CE2" w:rsidDel="00106045">
                <w:rPr>
                  <w:color w:val="000000"/>
                  <w:sz w:val="22"/>
                  <w:szCs w:val="22"/>
                </w:rPr>
                <w:delText>66.28</w:delText>
              </w:r>
            </w:del>
          </w:p>
        </w:tc>
      </w:tr>
      <w:tr w:rsidR="003B5CE2" w:rsidRPr="004D3306" w14:paraId="12277202" w14:textId="77777777" w:rsidTr="003B5CE2">
        <w:tblPrEx>
          <w:tblW w:w="13545" w:type="dxa"/>
          <w:jc w:val="center"/>
          <w:tblPrExChange w:id="665" w:author="mkapur" w:date="2019-09-30T13:38:00Z">
            <w:tblPrEx>
              <w:tblW w:w="13545" w:type="dxa"/>
              <w:jc w:val="center"/>
            </w:tblPrEx>
          </w:tblPrExChange>
        </w:tblPrEx>
        <w:trPr>
          <w:gridAfter w:val="1"/>
          <w:wAfter w:w="11" w:type="dxa"/>
          <w:trHeight w:val="436"/>
          <w:jc w:val="center"/>
          <w:trPrChange w:id="666"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67" w:author="mkapur" w:date="2019-09-30T13:38:00Z">
              <w:tcPr>
                <w:tcW w:w="925" w:type="dxa"/>
                <w:tcBorders>
                  <w:top w:val="nil"/>
                  <w:left w:val="single" w:sz="4" w:space="0" w:color="auto"/>
                  <w:bottom w:val="nil"/>
                  <w:right w:val="nil"/>
                </w:tcBorders>
              </w:tcPr>
            </w:tcPrChange>
          </w:tcPr>
          <w:p w14:paraId="5C48F762" w14:textId="0E4D7885"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68" w:author="mkapur" w:date="2019-09-30T13:38:00Z">
              <w:tcPr>
                <w:tcW w:w="1512" w:type="dxa"/>
                <w:tcBorders>
                  <w:top w:val="nil"/>
                  <w:left w:val="nil"/>
                  <w:bottom w:val="nil"/>
                  <w:right w:val="nil"/>
                </w:tcBorders>
              </w:tcPr>
            </w:tcPrChange>
          </w:tcPr>
          <w:p w14:paraId="76475585" w14:textId="121DADFE"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669" w:author="mkapur" w:date="2019-09-30T13:38:00Z">
              <w:tcPr>
                <w:tcW w:w="1157" w:type="dxa"/>
                <w:tcBorders>
                  <w:top w:val="nil"/>
                  <w:left w:val="nil"/>
                  <w:bottom w:val="nil"/>
                  <w:right w:val="nil"/>
                </w:tcBorders>
              </w:tcPr>
            </w:tcPrChange>
          </w:tcPr>
          <w:p w14:paraId="5E604AA6" w14:textId="3E49B89E" w:rsidR="003B5CE2" w:rsidRPr="004D3306" w:rsidRDefault="003B5CE2" w:rsidP="003B5CE2">
            <w:pPr>
              <w:jc w:val="center"/>
              <w:rPr>
                <w:sz w:val="22"/>
                <w:szCs w:val="22"/>
              </w:rPr>
            </w:pPr>
            <w:r w:rsidRPr="004D3306">
              <w:rPr>
                <w:sz w:val="22"/>
                <w:szCs w:val="22"/>
              </w:rPr>
              <w:t>Late</w:t>
            </w:r>
          </w:p>
        </w:tc>
        <w:tc>
          <w:tcPr>
            <w:tcW w:w="1096" w:type="dxa"/>
            <w:tcBorders>
              <w:top w:val="nil"/>
              <w:left w:val="nil"/>
              <w:bottom w:val="nil"/>
              <w:right w:val="single" w:sz="4" w:space="0" w:color="auto"/>
            </w:tcBorders>
            <w:tcPrChange w:id="670" w:author="mkapur" w:date="2019-09-30T13:38:00Z">
              <w:tcPr>
                <w:tcW w:w="1096" w:type="dxa"/>
                <w:tcBorders>
                  <w:top w:val="nil"/>
                  <w:left w:val="nil"/>
                  <w:bottom w:val="nil"/>
                  <w:right w:val="single" w:sz="4" w:space="0" w:color="auto"/>
                </w:tcBorders>
              </w:tcPr>
            </w:tcPrChange>
          </w:tcPr>
          <w:p w14:paraId="4D5605D1" w14:textId="11DEBAA0" w:rsidR="003B5CE2" w:rsidRPr="004D3306" w:rsidRDefault="003B5CE2" w:rsidP="003B5CE2">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bottom"/>
            <w:tcPrChange w:id="671" w:author="mkapur" w:date="2019-09-30T13:38:00Z">
              <w:tcPr>
                <w:tcW w:w="1811" w:type="dxa"/>
                <w:tcBorders>
                  <w:top w:val="nil"/>
                  <w:left w:val="single" w:sz="4" w:space="0" w:color="auto"/>
                  <w:bottom w:val="nil"/>
                  <w:right w:val="nil"/>
                </w:tcBorders>
              </w:tcPr>
            </w:tcPrChange>
          </w:tcPr>
          <w:p w14:paraId="7F7949DC" w14:textId="696AE02C" w:rsidR="003B5CE2" w:rsidRPr="003B5CE2" w:rsidRDefault="003B5CE2" w:rsidP="003B5CE2">
            <w:pPr>
              <w:jc w:val="center"/>
              <w:rPr>
                <w:sz w:val="22"/>
                <w:szCs w:val="22"/>
                <w:highlight w:val="yellow"/>
              </w:rPr>
            </w:pPr>
            <w:ins w:id="672" w:author="mkapur" w:date="2019-09-30T13:38:00Z">
              <w:r w:rsidRPr="003B5CE2">
                <w:rPr>
                  <w:color w:val="000000"/>
                  <w:sz w:val="22"/>
                  <w:szCs w:val="22"/>
                  <w:rPrChange w:id="673" w:author="mkapur" w:date="2019-09-30T13:38:00Z">
                    <w:rPr>
                      <w:rFonts w:ascii="Calibri" w:hAnsi="Calibri" w:cs="Calibri"/>
                      <w:color w:val="000000"/>
                      <w:sz w:val="22"/>
                      <w:szCs w:val="22"/>
                    </w:rPr>
                  </w:rPrChange>
                </w:rPr>
                <w:t>66.64</w:t>
              </w:r>
            </w:ins>
            <w:del w:id="674" w:author="mkapur" w:date="2019-09-30T13:38:00Z">
              <w:r w:rsidRPr="003B5CE2" w:rsidDel="00106045">
                <w:rPr>
                  <w:color w:val="000000"/>
                  <w:sz w:val="22"/>
                  <w:szCs w:val="22"/>
                </w:rPr>
                <w:delText>64.85</w:delText>
              </w:r>
            </w:del>
          </w:p>
        </w:tc>
        <w:tc>
          <w:tcPr>
            <w:tcW w:w="1564" w:type="dxa"/>
            <w:tcBorders>
              <w:top w:val="nil"/>
              <w:left w:val="nil"/>
              <w:bottom w:val="nil"/>
              <w:right w:val="nil"/>
            </w:tcBorders>
            <w:vAlign w:val="bottom"/>
            <w:tcPrChange w:id="675" w:author="mkapur" w:date="2019-09-30T13:38:00Z">
              <w:tcPr>
                <w:tcW w:w="1564" w:type="dxa"/>
                <w:tcBorders>
                  <w:top w:val="nil"/>
                  <w:left w:val="nil"/>
                  <w:bottom w:val="nil"/>
                  <w:right w:val="nil"/>
                </w:tcBorders>
              </w:tcPr>
            </w:tcPrChange>
          </w:tcPr>
          <w:p w14:paraId="66D9392E" w14:textId="2126D37F" w:rsidR="003B5CE2" w:rsidRPr="003B5CE2" w:rsidRDefault="003B5CE2" w:rsidP="003B5CE2">
            <w:pPr>
              <w:jc w:val="center"/>
              <w:rPr>
                <w:sz w:val="22"/>
                <w:szCs w:val="22"/>
                <w:highlight w:val="yellow"/>
              </w:rPr>
            </w:pPr>
            <w:ins w:id="676" w:author="mkapur" w:date="2019-09-30T13:38:00Z">
              <w:r w:rsidRPr="003B5CE2">
                <w:rPr>
                  <w:color w:val="000000"/>
                  <w:sz w:val="22"/>
                  <w:szCs w:val="22"/>
                  <w:rPrChange w:id="677" w:author="mkapur" w:date="2019-09-30T13:38:00Z">
                    <w:rPr>
                      <w:rFonts w:ascii="Calibri" w:hAnsi="Calibri" w:cs="Calibri"/>
                      <w:color w:val="000000"/>
                      <w:sz w:val="22"/>
                      <w:szCs w:val="22"/>
                    </w:rPr>
                  </w:rPrChange>
                </w:rPr>
                <w:t>0.33</w:t>
              </w:r>
            </w:ins>
            <w:del w:id="678" w:author="mkapur" w:date="2019-09-30T13:38:00Z">
              <w:r w:rsidRPr="003B5CE2" w:rsidDel="00106045">
                <w:rPr>
                  <w:color w:val="000000"/>
                  <w:sz w:val="22"/>
                  <w:szCs w:val="22"/>
                </w:rPr>
                <w:delText>0.34</w:delText>
              </w:r>
            </w:del>
          </w:p>
        </w:tc>
        <w:tc>
          <w:tcPr>
            <w:tcW w:w="1475" w:type="dxa"/>
            <w:tcBorders>
              <w:top w:val="nil"/>
              <w:left w:val="nil"/>
              <w:bottom w:val="nil"/>
              <w:right w:val="single" w:sz="4" w:space="0" w:color="auto"/>
            </w:tcBorders>
            <w:vAlign w:val="bottom"/>
            <w:tcPrChange w:id="679" w:author="mkapur" w:date="2019-09-30T13:38:00Z">
              <w:tcPr>
                <w:tcW w:w="1475" w:type="dxa"/>
                <w:tcBorders>
                  <w:top w:val="nil"/>
                  <w:left w:val="nil"/>
                  <w:bottom w:val="nil"/>
                  <w:right w:val="single" w:sz="4" w:space="0" w:color="auto"/>
                </w:tcBorders>
              </w:tcPr>
            </w:tcPrChange>
          </w:tcPr>
          <w:p w14:paraId="0760EBAC" w14:textId="4E6CFC22" w:rsidR="003B5CE2" w:rsidRPr="003B5CE2" w:rsidRDefault="003B5CE2" w:rsidP="003B5CE2">
            <w:pPr>
              <w:jc w:val="center"/>
              <w:rPr>
                <w:sz w:val="22"/>
                <w:szCs w:val="22"/>
                <w:highlight w:val="yellow"/>
              </w:rPr>
            </w:pPr>
            <w:ins w:id="680" w:author="mkapur" w:date="2019-09-30T13:38:00Z">
              <w:r w:rsidRPr="003B5CE2">
                <w:rPr>
                  <w:color w:val="000000"/>
                  <w:sz w:val="22"/>
                  <w:szCs w:val="22"/>
                  <w:rPrChange w:id="681" w:author="mkapur" w:date="2019-09-30T13:38:00Z">
                    <w:rPr>
                      <w:rFonts w:ascii="Calibri" w:hAnsi="Calibri" w:cs="Calibri"/>
                      <w:color w:val="000000"/>
                      <w:sz w:val="22"/>
                      <w:szCs w:val="22"/>
                    </w:rPr>
                  </w:rPrChange>
                </w:rPr>
                <w:t>-1.57</w:t>
              </w:r>
            </w:ins>
            <w:del w:id="682" w:author="mkapur" w:date="2019-09-30T13:38:00Z">
              <w:r w:rsidRPr="003B5CE2" w:rsidDel="00106045">
                <w:rPr>
                  <w:color w:val="000000"/>
                  <w:sz w:val="22"/>
                  <w:szCs w:val="22"/>
                </w:rPr>
                <w:delText>-1.45</w:delText>
              </w:r>
            </w:del>
          </w:p>
        </w:tc>
        <w:tc>
          <w:tcPr>
            <w:tcW w:w="1997" w:type="dxa"/>
            <w:tcBorders>
              <w:top w:val="nil"/>
              <w:left w:val="single" w:sz="4" w:space="0" w:color="auto"/>
              <w:bottom w:val="nil"/>
              <w:right w:val="nil"/>
            </w:tcBorders>
            <w:vAlign w:val="bottom"/>
            <w:tcPrChange w:id="683" w:author="mkapur" w:date="2019-09-30T13:38:00Z">
              <w:tcPr>
                <w:tcW w:w="1997" w:type="dxa"/>
                <w:tcBorders>
                  <w:top w:val="nil"/>
                  <w:left w:val="single" w:sz="4" w:space="0" w:color="auto"/>
                  <w:bottom w:val="nil"/>
                  <w:right w:val="nil"/>
                </w:tcBorders>
              </w:tcPr>
            </w:tcPrChange>
          </w:tcPr>
          <w:p w14:paraId="5CB61BA8" w14:textId="2629063C" w:rsidR="003B5CE2" w:rsidRPr="003B5CE2" w:rsidRDefault="003B5CE2" w:rsidP="003B5CE2">
            <w:pPr>
              <w:jc w:val="center"/>
              <w:rPr>
                <w:sz w:val="22"/>
                <w:szCs w:val="22"/>
                <w:highlight w:val="yellow"/>
              </w:rPr>
            </w:pPr>
            <w:ins w:id="684" w:author="mkapur" w:date="2019-09-30T13:38:00Z">
              <w:r w:rsidRPr="003B5CE2">
                <w:rPr>
                  <w:color w:val="000000"/>
                  <w:sz w:val="22"/>
                  <w:szCs w:val="22"/>
                  <w:rPrChange w:id="685" w:author="mkapur" w:date="2019-09-30T13:38:00Z">
                    <w:rPr>
                      <w:rFonts w:ascii="Calibri" w:hAnsi="Calibri" w:cs="Calibri"/>
                      <w:color w:val="000000"/>
                      <w:sz w:val="22"/>
                      <w:szCs w:val="22"/>
                    </w:rPr>
                  </w:rPrChange>
                </w:rPr>
                <w:t>27.03</w:t>
              </w:r>
            </w:ins>
            <w:del w:id="686" w:author="mkapur" w:date="2019-09-30T13:38:00Z">
              <w:r w:rsidRPr="003B5CE2" w:rsidDel="00106045">
                <w:rPr>
                  <w:color w:val="000000"/>
                  <w:sz w:val="22"/>
                  <w:szCs w:val="22"/>
                </w:rPr>
                <w:delText>25.10</w:delText>
              </w:r>
            </w:del>
          </w:p>
        </w:tc>
        <w:tc>
          <w:tcPr>
            <w:tcW w:w="1997" w:type="dxa"/>
            <w:tcBorders>
              <w:top w:val="nil"/>
              <w:left w:val="nil"/>
              <w:bottom w:val="nil"/>
              <w:right w:val="single" w:sz="4" w:space="0" w:color="auto"/>
            </w:tcBorders>
            <w:vAlign w:val="bottom"/>
            <w:tcPrChange w:id="687" w:author="mkapur" w:date="2019-09-30T13:38:00Z">
              <w:tcPr>
                <w:tcW w:w="1997" w:type="dxa"/>
                <w:tcBorders>
                  <w:top w:val="nil"/>
                  <w:left w:val="nil"/>
                  <w:bottom w:val="nil"/>
                  <w:right w:val="single" w:sz="4" w:space="0" w:color="auto"/>
                </w:tcBorders>
              </w:tcPr>
            </w:tcPrChange>
          </w:tcPr>
          <w:p w14:paraId="01E03A41" w14:textId="6906D6DE" w:rsidR="003B5CE2" w:rsidRPr="003B5CE2" w:rsidRDefault="003B5CE2" w:rsidP="003B5CE2">
            <w:pPr>
              <w:jc w:val="center"/>
              <w:rPr>
                <w:sz w:val="22"/>
                <w:szCs w:val="22"/>
                <w:highlight w:val="yellow"/>
              </w:rPr>
            </w:pPr>
            <w:ins w:id="688" w:author="mkapur" w:date="2019-09-30T13:38:00Z">
              <w:r w:rsidRPr="003B5CE2">
                <w:rPr>
                  <w:color w:val="000000"/>
                  <w:sz w:val="22"/>
                  <w:szCs w:val="22"/>
                  <w:rPrChange w:id="689" w:author="mkapur" w:date="2019-09-30T13:38:00Z">
                    <w:rPr>
                      <w:rFonts w:ascii="Calibri" w:hAnsi="Calibri" w:cs="Calibri"/>
                      <w:color w:val="000000"/>
                      <w:sz w:val="22"/>
                      <w:szCs w:val="22"/>
                    </w:rPr>
                  </w:rPrChange>
                </w:rPr>
                <w:t>66.36</w:t>
              </w:r>
            </w:ins>
            <w:del w:id="690" w:author="mkapur" w:date="2019-09-30T13:38:00Z">
              <w:r w:rsidRPr="003B5CE2" w:rsidDel="00106045">
                <w:rPr>
                  <w:color w:val="000000"/>
                  <w:sz w:val="22"/>
                  <w:szCs w:val="22"/>
                </w:rPr>
                <w:delText>64.85</w:delText>
              </w:r>
            </w:del>
          </w:p>
        </w:tc>
      </w:tr>
      <w:tr w:rsidR="003B5CE2" w:rsidRPr="004D3306" w14:paraId="3B9C09CE" w14:textId="77777777" w:rsidTr="003B5CE2">
        <w:tblPrEx>
          <w:tblW w:w="13545" w:type="dxa"/>
          <w:jc w:val="center"/>
          <w:tblPrExChange w:id="691" w:author="mkapur" w:date="2019-09-30T13:38:00Z">
            <w:tblPrEx>
              <w:tblW w:w="13545" w:type="dxa"/>
              <w:jc w:val="center"/>
            </w:tblPrEx>
          </w:tblPrExChange>
        </w:tblPrEx>
        <w:trPr>
          <w:gridAfter w:val="1"/>
          <w:wAfter w:w="11" w:type="dxa"/>
          <w:trHeight w:val="436"/>
          <w:jc w:val="center"/>
          <w:trPrChange w:id="692"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693" w:author="mkapur" w:date="2019-09-30T13:38:00Z">
              <w:tcPr>
                <w:tcW w:w="925" w:type="dxa"/>
                <w:tcBorders>
                  <w:top w:val="nil"/>
                  <w:left w:val="single" w:sz="4" w:space="0" w:color="auto"/>
                  <w:bottom w:val="nil"/>
                  <w:right w:val="nil"/>
                </w:tcBorders>
              </w:tcPr>
            </w:tcPrChange>
          </w:tcPr>
          <w:p w14:paraId="28197A81" w14:textId="5203FE96" w:rsidR="003B5CE2" w:rsidRPr="004D3306" w:rsidRDefault="003B5CE2" w:rsidP="003B5CE2">
            <w:pPr>
              <w:jc w:val="center"/>
              <w:rPr>
                <w:sz w:val="22"/>
                <w:szCs w:val="22"/>
              </w:rPr>
            </w:pPr>
            <w:r w:rsidRPr="004D3306">
              <w:rPr>
                <w:sz w:val="22"/>
                <w:szCs w:val="22"/>
              </w:rPr>
              <w:t>2</w:t>
            </w:r>
          </w:p>
        </w:tc>
        <w:tc>
          <w:tcPr>
            <w:tcW w:w="1512" w:type="dxa"/>
            <w:tcBorders>
              <w:top w:val="nil"/>
              <w:left w:val="nil"/>
              <w:bottom w:val="nil"/>
              <w:right w:val="nil"/>
            </w:tcBorders>
            <w:tcPrChange w:id="694" w:author="mkapur" w:date="2019-09-30T13:38:00Z">
              <w:tcPr>
                <w:tcW w:w="1512" w:type="dxa"/>
                <w:tcBorders>
                  <w:top w:val="nil"/>
                  <w:left w:val="nil"/>
                  <w:bottom w:val="nil"/>
                  <w:right w:val="nil"/>
                </w:tcBorders>
              </w:tcPr>
            </w:tcPrChange>
          </w:tcPr>
          <w:p w14:paraId="747D60B4" w14:textId="2D3C496F"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695" w:author="mkapur" w:date="2019-09-30T13:38:00Z">
              <w:tcPr>
                <w:tcW w:w="1157" w:type="dxa"/>
                <w:tcBorders>
                  <w:top w:val="nil"/>
                  <w:left w:val="nil"/>
                  <w:bottom w:val="nil"/>
                  <w:right w:val="nil"/>
                </w:tcBorders>
              </w:tcPr>
            </w:tcPrChange>
          </w:tcPr>
          <w:p w14:paraId="08F3E24A" w14:textId="7CD9FE76"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696" w:author="mkapur" w:date="2019-09-30T13:38:00Z">
              <w:tcPr>
                <w:tcW w:w="1096" w:type="dxa"/>
                <w:tcBorders>
                  <w:top w:val="nil"/>
                  <w:left w:val="nil"/>
                  <w:bottom w:val="nil"/>
                  <w:right w:val="single" w:sz="4" w:space="0" w:color="auto"/>
                </w:tcBorders>
              </w:tcPr>
            </w:tcPrChange>
          </w:tcPr>
          <w:p w14:paraId="0F3CDEF8" w14:textId="28AA503D" w:rsidR="003B5CE2" w:rsidRPr="004D3306" w:rsidRDefault="003B5CE2" w:rsidP="003B5CE2">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bottom"/>
            <w:tcPrChange w:id="697" w:author="mkapur" w:date="2019-09-30T13:38:00Z">
              <w:tcPr>
                <w:tcW w:w="1811" w:type="dxa"/>
                <w:tcBorders>
                  <w:top w:val="nil"/>
                  <w:left w:val="single" w:sz="4" w:space="0" w:color="auto"/>
                  <w:bottom w:val="nil"/>
                  <w:right w:val="nil"/>
                </w:tcBorders>
              </w:tcPr>
            </w:tcPrChange>
          </w:tcPr>
          <w:p w14:paraId="6A11FCFA" w14:textId="0439C4D7" w:rsidR="003B5CE2" w:rsidRPr="003B5CE2" w:rsidRDefault="003B5CE2" w:rsidP="003B5CE2">
            <w:pPr>
              <w:jc w:val="center"/>
              <w:rPr>
                <w:sz w:val="22"/>
                <w:szCs w:val="22"/>
                <w:highlight w:val="yellow"/>
              </w:rPr>
            </w:pPr>
            <w:ins w:id="698" w:author="mkapur" w:date="2019-09-30T13:38:00Z">
              <w:r w:rsidRPr="003B5CE2">
                <w:rPr>
                  <w:color w:val="000000"/>
                  <w:sz w:val="22"/>
                  <w:szCs w:val="22"/>
                  <w:rPrChange w:id="699" w:author="mkapur" w:date="2019-09-30T13:38:00Z">
                    <w:rPr>
                      <w:rFonts w:ascii="Calibri" w:hAnsi="Calibri" w:cs="Calibri"/>
                      <w:color w:val="000000"/>
                      <w:sz w:val="22"/>
                      <w:szCs w:val="22"/>
                    </w:rPr>
                  </w:rPrChange>
                </w:rPr>
                <w:t>59.92</w:t>
              </w:r>
            </w:ins>
            <w:del w:id="700" w:author="mkapur" w:date="2019-09-30T13:38:00Z">
              <w:r w:rsidRPr="003B5CE2" w:rsidDel="00106045">
                <w:rPr>
                  <w:color w:val="000000"/>
                  <w:sz w:val="22"/>
                  <w:szCs w:val="22"/>
                </w:rPr>
                <w:delText>57.33</w:delText>
              </w:r>
            </w:del>
          </w:p>
        </w:tc>
        <w:tc>
          <w:tcPr>
            <w:tcW w:w="1564" w:type="dxa"/>
            <w:tcBorders>
              <w:top w:val="nil"/>
              <w:left w:val="nil"/>
              <w:bottom w:val="nil"/>
              <w:right w:val="nil"/>
            </w:tcBorders>
            <w:vAlign w:val="bottom"/>
            <w:tcPrChange w:id="701" w:author="mkapur" w:date="2019-09-30T13:38:00Z">
              <w:tcPr>
                <w:tcW w:w="1564" w:type="dxa"/>
                <w:tcBorders>
                  <w:top w:val="nil"/>
                  <w:left w:val="nil"/>
                  <w:bottom w:val="nil"/>
                  <w:right w:val="nil"/>
                </w:tcBorders>
              </w:tcPr>
            </w:tcPrChange>
          </w:tcPr>
          <w:p w14:paraId="0D2F2F3E" w14:textId="5609C3F5" w:rsidR="003B5CE2" w:rsidRPr="003B5CE2" w:rsidRDefault="003B5CE2" w:rsidP="003B5CE2">
            <w:pPr>
              <w:jc w:val="center"/>
              <w:rPr>
                <w:sz w:val="22"/>
                <w:szCs w:val="22"/>
                <w:highlight w:val="yellow"/>
              </w:rPr>
            </w:pPr>
            <w:ins w:id="702" w:author="mkapur" w:date="2019-09-30T13:38:00Z">
              <w:r w:rsidRPr="003B5CE2">
                <w:rPr>
                  <w:color w:val="000000"/>
                  <w:sz w:val="22"/>
                  <w:szCs w:val="22"/>
                  <w:rPrChange w:id="703" w:author="mkapur" w:date="2019-09-30T13:38:00Z">
                    <w:rPr>
                      <w:rFonts w:ascii="Calibri" w:hAnsi="Calibri" w:cs="Calibri"/>
                      <w:color w:val="000000"/>
                      <w:sz w:val="22"/>
                      <w:szCs w:val="22"/>
                    </w:rPr>
                  </w:rPrChange>
                </w:rPr>
                <w:t>0.40</w:t>
              </w:r>
            </w:ins>
            <w:del w:id="704" w:author="mkapur" w:date="2019-09-30T13:38:00Z">
              <w:r w:rsidRPr="003B5CE2" w:rsidDel="00106045">
                <w:rPr>
                  <w:color w:val="000000"/>
                  <w:sz w:val="22"/>
                  <w:szCs w:val="22"/>
                </w:rPr>
                <w:delText>0.44</w:delText>
              </w:r>
            </w:del>
          </w:p>
        </w:tc>
        <w:tc>
          <w:tcPr>
            <w:tcW w:w="1475" w:type="dxa"/>
            <w:tcBorders>
              <w:top w:val="nil"/>
              <w:left w:val="nil"/>
              <w:bottom w:val="nil"/>
              <w:right w:val="single" w:sz="4" w:space="0" w:color="auto"/>
            </w:tcBorders>
            <w:vAlign w:val="bottom"/>
            <w:tcPrChange w:id="705" w:author="mkapur" w:date="2019-09-30T13:38:00Z">
              <w:tcPr>
                <w:tcW w:w="1475" w:type="dxa"/>
                <w:tcBorders>
                  <w:top w:val="nil"/>
                  <w:left w:val="nil"/>
                  <w:bottom w:val="nil"/>
                  <w:right w:val="single" w:sz="4" w:space="0" w:color="auto"/>
                </w:tcBorders>
              </w:tcPr>
            </w:tcPrChange>
          </w:tcPr>
          <w:p w14:paraId="78460A1B" w14:textId="1A5476EF" w:rsidR="003B5CE2" w:rsidRPr="003B5CE2" w:rsidRDefault="003B5CE2" w:rsidP="003B5CE2">
            <w:pPr>
              <w:jc w:val="center"/>
              <w:rPr>
                <w:sz w:val="22"/>
                <w:szCs w:val="22"/>
                <w:highlight w:val="yellow"/>
              </w:rPr>
            </w:pPr>
            <w:ins w:id="706" w:author="mkapur" w:date="2019-09-30T13:38:00Z">
              <w:r w:rsidRPr="003B5CE2">
                <w:rPr>
                  <w:color w:val="000000"/>
                  <w:sz w:val="22"/>
                  <w:szCs w:val="22"/>
                  <w:rPrChange w:id="707" w:author="mkapur" w:date="2019-09-30T13:38:00Z">
                    <w:rPr>
                      <w:rFonts w:ascii="Calibri" w:hAnsi="Calibri" w:cs="Calibri"/>
                      <w:color w:val="000000"/>
                      <w:sz w:val="22"/>
                      <w:szCs w:val="22"/>
                    </w:rPr>
                  </w:rPrChange>
                </w:rPr>
                <w:t>-1.60</w:t>
              </w:r>
            </w:ins>
            <w:del w:id="708" w:author="mkapur" w:date="2019-09-30T13:38:00Z">
              <w:r w:rsidRPr="003B5CE2" w:rsidDel="00106045">
                <w:rPr>
                  <w:color w:val="000000"/>
                  <w:sz w:val="22"/>
                  <w:szCs w:val="22"/>
                </w:rPr>
                <w:delText>-1.32</w:delText>
              </w:r>
            </w:del>
          </w:p>
        </w:tc>
        <w:tc>
          <w:tcPr>
            <w:tcW w:w="1997" w:type="dxa"/>
            <w:tcBorders>
              <w:top w:val="nil"/>
              <w:left w:val="single" w:sz="4" w:space="0" w:color="auto"/>
              <w:bottom w:val="nil"/>
              <w:right w:val="nil"/>
            </w:tcBorders>
            <w:vAlign w:val="bottom"/>
            <w:tcPrChange w:id="709" w:author="mkapur" w:date="2019-09-30T13:38:00Z">
              <w:tcPr>
                <w:tcW w:w="1997" w:type="dxa"/>
                <w:tcBorders>
                  <w:top w:val="nil"/>
                  <w:left w:val="single" w:sz="4" w:space="0" w:color="auto"/>
                  <w:bottom w:val="nil"/>
                  <w:right w:val="nil"/>
                </w:tcBorders>
              </w:tcPr>
            </w:tcPrChange>
          </w:tcPr>
          <w:p w14:paraId="11DF60D8" w14:textId="403ABB98" w:rsidR="003B5CE2" w:rsidRPr="003B5CE2" w:rsidRDefault="003B5CE2" w:rsidP="003B5CE2">
            <w:pPr>
              <w:jc w:val="center"/>
              <w:rPr>
                <w:sz w:val="22"/>
                <w:szCs w:val="22"/>
                <w:highlight w:val="yellow"/>
              </w:rPr>
            </w:pPr>
            <w:ins w:id="710" w:author="mkapur" w:date="2019-09-30T13:38:00Z">
              <w:r w:rsidRPr="003B5CE2">
                <w:rPr>
                  <w:color w:val="000000"/>
                  <w:sz w:val="22"/>
                  <w:szCs w:val="22"/>
                  <w:rPrChange w:id="711" w:author="mkapur" w:date="2019-09-30T13:38:00Z">
                    <w:rPr>
                      <w:rFonts w:ascii="Calibri" w:hAnsi="Calibri" w:cs="Calibri"/>
                      <w:color w:val="000000"/>
                      <w:sz w:val="22"/>
                      <w:szCs w:val="22"/>
                    </w:rPr>
                  </w:rPrChange>
                </w:rPr>
                <w:t>28.16</w:t>
              </w:r>
            </w:ins>
            <w:del w:id="712" w:author="mkapur" w:date="2019-09-30T13:38:00Z">
              <w:r w:rsidRPr="003B5CE2" w:rsidDel="00106045">
                <w:rPr>
                  <w:color w:val="000000"/>
                  <w:sz w:val="22"/>
                  <w:szCs w:val="22"/>
                </w:rPr>
                <w:delText>25.34</w:delText>
              </w:r>
            </w:del>
          </w:p>
        </w:tc>
        <w:tc>
          <w:tcPr>
            <w:tcW w:w="1997" w:type="dxa"/>
            <w:tcBorders>
              <w:top w:val="nil"/>
              <w:left w:val="nil"/>
              <w:bottom w:val="nil"/>
              <w:right w:val="single" w:sz="4" w:space="0" w:color="auto"/>
            </w:tcBorders>
            <w:vAlign w:val="bottom"/>
            <w:tcPrChange w:id="713" w:author="mkapur" w:date="2019-09-30T13:38:00Z">
              <w:tcPr>
                <w:tcW w:w="1997" w:type="dxa"/>
                <w:tcBorders>
                  <w:top w:val="nil"/>
                  <w:left w:val="nil"/>
                  <w:bottom w:val="nil"/>
                  <w:right w:val="single" w:sz="4" w:space="0" w:color="auto"/>
                </w:tcBorders>
              </w:tcPr>
            </w:tcPrChange>
          </w:tcPr>
          <w:p w14:paraId="3D8F4021" w14:textId="0FAAE5C8" w:rsidR="003B5CE2" w:rsidRPr="003B5CE2" w:rsidRDefault="003B5CE2" w:rsidP="003B5CE2">
            <w:pPr>
              <w:jc w:val="center"/>
              <w:rPr>
                <w:sz w:val="22"/>
                <w:szCs w:val="22"/>
                <w:highlight w:val="yellow"/>
              </w:rPr>
            </w:pPr>
            <w:ins w:id="714" w:author="mkapur" w:date="2019-09-30T13:38:00Z">
              <w:r w:rsidRPr="003B5CE2">
                <w:rPr>
                  <w:color w:val="000000"/>
                  <w:sz w:val="22"/>
                  <w:szCs w:val="22"/>
                  <w:rPrChange w:id="715" w:author="mkapur" w:date="2019-09-30T13:38:00Z">
                    <w:rPr>
                      <w:rFonts w:ascii="Calibri" w:hAnsi="Calibri" w:cs="Calibri"/>
                      <w:color w:val="000000"/>
                      <w:sz w:val="22"/>
                      <w:szCs w:val="22"/>
                    </w:rPr>
                  </w:rPrChange>
                </w:rPr>
                <w:t>59.84</w:t>
              </w:r>
            </w:ins>
            <w:del w:id="716" w:author="mkapur" w:date="2019-09-30T13:38:00Z">
              <w:r w:rsidRPr="003B5CE2" w:rsidDel="00106045">
                <w:rPr>
                  <w:color w:val="000000"/>
                  <w:sz w:val="22"/>
                  <w:szCs w:val="22"/>
                </w:rPr>
                <w:delText>57.33</w:delText>
              </w:r>
            </w:del>
          </w:p>
        </w:tc>
      </w:tr>
      <w:tr w:rsidR="003B5CE2" w:rsidRPr="004D3306" w14:paraId="549E08C0" w14:textId="77777777" w:rsidTr="003B5CE2">
        <w:tblPrEx>
          <w:tblW w:w="13545" w:type="dxa"/>
          <w:jc w:val="center"/>
          <w:tblPrExChange w:id="717" w:author="mkapur" w:date="2019-09-30T13:38:00Z">
            <w:tblPrEx>
              <w:tblW w:w="13545" w:type="dxa"/>
              <w:jc w:val="center"/>
            </w:tblPrEx>
          </w:tblPrExChange>
        </w:tblPrEx>
        <w:trPr>
          <w:gridAfter w:val="1"/>
          <w:wAfter w:w="11" w:type="dxa"/>
          <w:trHeight w:val="436"/>
          <w:jc w:val="center"/>
          <w:trPrChange w:id="718"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19" w:author="mkapur" w:date="2019-09-30T13:38:00Z">
              <w:tcPr>
                <w:tcW w:w="925" w:type="dxa"/>
                <w:tcBorders>
                  <w:top w:val="nil"/>
                  <w:left w:val="single" w:sz="4" w:space="0" w:color="auto"/>
                  <w:bottom w:val="nil"/>
                  <w:right w:val="nil"/>
                </w:tcBorders>
              </w:tcPr>
            </w:tcPrChange>
          </w:tcPr>
          <w:p w14:paraId="2CD4A27B" w14:textId="75150774" w:rsidR="003B5CE2" w:rsidRPr="004D3306" w:rsidRDefault="003B5CE2" w:rsidP="003B5CE2">
            <w:pPr>
              <w:jc w:val="center"/>
              <w:rPr>
                <w:sz w:val="22"/>
                <w:szCs w:val="22"/>
              </w:rPr>
            </w:pPr>
            <w:r w:rsidRPr="004D3306">
              <w:rPr>
                <w:sz w:val="22"/>
                <w:szCs w:val="22"/>
              </w:rPr>
              <w:t>3</w:t>
            </w:r>
          </w:p>
        </w:tc>
        <w:tc>
          <w:tcPr>
            <w:tcW w:w="1512" w:type="dxa"/>
            <w:tcBorders>
              <w:top w:val="nil"/>
              <w:left w:val="nil"/>
              <w:bottom w:val="nil"/>
              <w:right w:val="nil"/>
            </w:tcBorders>
            <w:tcPrChange w:id="720" w:author="mkapur" w:date="2019-09-30T13:38:00Z">
              <w:tcPr>
                <w:tcW w:w="1512" w:type="dxa"/>
                <w:tcBorders>
                  <w:top w:val="nil"/>
                  <w:left w:val="nil"/>
                  <w:bottom w:val="nil"/>
                  <w:right w:val="nil"/>
                </w:tcBorders>
              </w:tcPr>
            </w:tcPrChange>
          </w:tcPr>
          <w:p w14:paraId="746A1FAC" w14:textId="2F008249"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721" w:author="mkapur" w:date="2019-09-30T13:38:00Z">
              <w:tcPr>
                <w:tcW w:w="1157" w:type="dxa"/>
                <w:tcBorders>
                  <w:top w:val="nil"/>
                  <w:left w:val="nil"/>
                  <w:bottom w:val="nil"/>
                  <w:right w:val="nil"/>
                </w:tcBorders>
              </w:tcPr>
            </w:tcPrChange>
          </w:tcPr>
          <w:p w14:paraId="7B453F14" w14:textId="298E452E"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22" w:author="mkapur" w:date="2019-09-30T13:38:00Z">
              <w:tcPr>
                <w:tcW w:w="1096" w:type="dxa"/>
                <w:tcBorders>
                  <w:top w:val="nil"/>
                  <w:left w:val="nil"/>
                  <w:bottom w:val="nil"/>
                  <w:right w:val="single" w:sz="4" w:space="0" w:color="auto"/>
                </w:tcBorders>
              </w:tcPr>
            </w:tcPrChange>
          </w:tcPr>
          <w:p w14:paraId="1A2CDE3E" w14:textId="28D4EBE9"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bottom"/>
            <w:tcPrChange w:id="723" w:author="mkapur" w:date="2019-09-30T13:38:00Z">
              <w:tcPr>
                <w:tcW w:w="1811" w:type="dxa"/>
                <w:tcBorders>
                  <w:top w:val="nil"/>
                  <w:left w:val="single" w:sz="4" w:space="0" w:color="auto"/>
                  <w:bottom w:val="nil"/>
                  <w:right w:val="nil"/>
                </w:tcBorders>
              </w:tcPr>
            </w:tcPrChange>
          </w:tcPr>
          <w:p w14:paraId="06BE7014" w14:textId="21847C98" w:rsidR="003B5CE2" w:rsidRPr="003B5CE2" w:rsidRDefault="003B5CE2" w:rsidP="003B5CE2">
            <w:pPr>
              <w:jc w:val="center"/>
              <w:rPr>
                <w:sz w:val="22"/>
                <w:szCs w:val="22"/>
                <w:highlight w:val="yellow"/>
              </w:rPr>
            </w:pPr>
            <w:ins w:id="724" w:author="mkapur" w:date="2019-09-30T13:38:00Z">
              <w:r w:rsidRPr="003B5CE2">
                <w:rPr>
                  <w:color w:val="000000"/>
                  <w:sz w:val="22"/>
                  <w:szCs w:val="22"/>
                  <w:rPrChange w:id="725" w:author="mkapur" w:date="2019-09-30T13:38:00Z">
                    <w:rPr>
                      <w:rFonts w:ascii="Calibri" w:hAnsi="Calibri" w:cs="Calibri"/>
                      <w:color w:val="000000"/>
                      <w:sz w:val="22"/>
                      <w:szCs w:val="22"/>
                    </w:rPr>
                  </w:rPrChange>
                </w:rPr>
                <w:t>73.28</w:t>
              </w:r>
            </w:ins>
            <w:del w:id="726" w:author="mkapur" w:date="2019-09-30T13:38:00Z">
              <w:r w:rsidRPr="003B5CE2" w:rsidDel="00106045">
                <w:rPr>
                  <w:color w:val="000000"/>
                  <w:sz w:val="22"/>
                  <w:szCs w:val="22"/>
                </w:rPr>
                <w:delText>71.62</w:delText>
              </w:r>
            </w:del>
          </w:p>
        </w:tc>
        <w:tc>
          <w:tcPr>
            <w:tcW w:w="1564" w:type="dxa"/>
            <w:tcBorders>
              <w:top w:val="nil"/>
              <w:left w:val="nil"/>
              <w:bottom w:val="nil"/>
              <w:right w:val="nil"/>
            </w:tcBorders>
            <w:vAlign w:val="bottom"/>
            <w:tcPrChange w:id="727" w:author="mkapur" w:date="2019-09-30T13:38:00Z">
              <w:tcPr>
                <w:tcW w:w="1564" w:type="dxa"/>
                <w:tcBorders>
                  <w:top w:val="nil"/>
                  <w:left w:val="nil"/>
                  <w:bottom w:val="nil"/>
                  <w:right w:val="nil"/>
                </w:tcBorders>
              </w:tcPr>
            </w:tcPrChange>
          </w:tcPr>
          <w:p w14:paraId="38C6C177" w14:textId="651BEE42" w:rsidR="003B5CE2" w:rsidRPr="003B5CE2" w:rsidRDefault="003B5CE2" w:rsidP="003B5CE2">
            <w:pPr>
              <w:jc w:val="center"/>
              <w:rPr>
                <w:sz w:val="22"/>
                <w:szCs w:val="22"/>
                <w:highlight w:val="yellow"/>
              </w:rPr>
            </w:pPr>
            <w:ins w:id="728" w:author="mkapur" w:date="2019-09-30T13:38:00Z">
              <w:r w:rsidRPr="003B5CE2">
                <w:rPr>
                  <w:color w:val="000000"/>
                  <w:sz w:val="22"/>
                  <w:szCs w:val="22"/>
                  <w:rPrChange w:id="729" w:author="mkapur" w:date="2019-09-30T13:38:00Z">
                    <w:rPr>
                      <w:rFonts w:ascii="Calibri" w:hAnsi="Calibri" w:cs="Calibri"/>
                      <w:color w:val="000000"/>
                      <w:sz w:val="22"/>
                      <w:szCs w:val="22"/>
                    </w:rPr>
                  </w:rPrChange>
                </w:rPr>
                <w:t>0.32</w:t>
              </w:r>
            </w:ins>
            <w:del w:id="730" w:author="mkapur" w:date="2019-09-30T13:38:00Z">
              <w:r w:rsidRPr="003B5CE2" w:rsidDel="00106045">
                <w:rPr>
                  <w:color w:val="000000"/>
                  <w:sz w:val="22"/>
                  <w:szCs w:val="22"/>
                </w:rPr>
                <w:delText>0.34</w:delText>
              </w:r>
            </w:del>
          </w:p>
        </w:tc>
        <w:tc>
          <w:tcPr>
            <w:tcW w:w="1475" w:type="dxa"/>
            <w:tcBorders>
              <w:top w:val="nil"/>
              <w:left w:val="nil"/>
              <w:bottom w:val="nil"/>
              <w:right w:val="single" w:sz="4" w:space="0" w:color="auto"/>
            </w:tcBorders>
            <w:vAlign w:val="bottom"/>
            <w:tcPrChange w:id="731" w:author="mkapur" w:date="2019-09-30T13:38:00Z">
              <w:tcPr>
                <w:tcW w:w="1475" w:type="dxa"/>
                <w:tcBorders>
                  <w:top w:val="nil"/>
                  <w:left w:val="nil"/>
                  <w:bottom w:val="nil"/>
                  <w:right w:val="single" w:sz="4" w:space="0" w:color="auto"/>
                </w:tcBorders>
              </w:tcPr>
            </w:tcPrChange>
          </w:tcPr>
          <w:p w14:paraId="4EB76E61" w14:textId="68990E25" w:rsidR="003B5CE2" w:rsidRPr="003B5CE2" w:rsidRDefault="003B5CE2" w:rsidP="003B5CE2">
            <w:pPr>
              <w:jc w:val="center"/>
              <w:rPr>
                <w:sz w:val="22"/>
                <w:szCs w:val="22"/>
                <w:highlight w:val="yellow"/>
              </w:rPr>
            </w:pPr>
            <w:ins w:id="732" w:author="mkapur" w:date="2019-09-30T13:38:00Z">
              <w:r w:rsidRPr="003B5CE2">
                <w:rPr>
                  <w:color w:val="000000"/>
                  <w:sz w:val="22"/>
                  <w:szCs w:val="22"/>
                  <w:rPrChange w:id="733" w:author="mkapur" w:date="2019-09-30T13:38:00Z">
                    <w:rPr>
                      <w:rFonts w:ascii="Calibri" w:hAnsi="Calibri" w:cs="Calibri"/>
                      <w:color w:val="000000"/>
                      <w:sz w:val="22"/>
                      <w:szCs w:val="22"/>
                    </w:rPr>
                  </w:rPrChange>
                </w:rPr>
                <w:t>-2.90</w:t>
              </w:r>
            </w:ins>
            <w:del w:id="734" w:author="mkapur" w:date="2019-09-30T13:38:00Z">
              <w:r w:rsidRPr="003B5CE2" w:rsidDel="00106045">
                <w:rPr>
                  <w:color w:val="000000"/>
                  <w:sz w:val="22"/>
                  <w:szCs w:val="22"/>
                </w:rPr>
                <w:delText>-1.51</w:delText>
              </w:r>
            </w:del>
          </w:p>
        </w:tc>
        <w:tc>
          <w:tcPr>
            <w:tcW w:w="1997" w:type="dxa"/>
            <w:tcBorders>
              <w:top w:val="nil"/>
              <w:left w:val="single" w:sz="4" w:space="0" w:color="auto"/>
              <w:bottom w:val="nil"/>
              <w:right w:val="nil"/>
            </w:tcBorders>
            <w:vAlign w:val="bottom"/>
            <w:tcPrChange w:id="735" w:author="mkapur" w:date="2019-09-30T13:38:00Z">
              <w:tcPr>
                <w:tcW w:w="1997" w:type="dxa"/>
                <w:tcBorders>
                  <w:top w:val="nil"/>
                  <w:left w:val="single" w:sz="4" w:space="0" w:color="auto"/>
                  <w:bottom w:val="nil"/>
                  <w:right w:val="nil"/>
                </w:tcBorders>
              </w:tcPr>
            </w:tcPrChange>
          </w:tcPr>
          <w:p w14:paraId="52E16F90" w14:textId="3F573308" w:rsidR="003B5CE2" w:rsidRPr="003B5CE2" w:rsidRDefault="003B5CE2" w:rsidP="003B5CE2">
            <w:pPr>
              <w:jc w:val="center"/>
              <w:rPr>
                <w:sz w:val="22"/>
                <w:szCs w:val="22"/>
                <w:highlight w:val="yellow"/>
              </w:rPr>
            </w:pPr>
            <w:ins w:id="736" w:author="mkapur" w:date="2019-09-30T13:38:00Z">
              <w:r w:rsidRPr="003B5CE2">
                <w:rPr>
                  <w:color w:val="000000"/>
                  <w:sz w:val="22"/>
                  <w:szCs w:val="22"/>
                  <w:rPrChange w:id="737" w:author="mkapur" w:date="2019-09-30T13:38:00Z">
                    <w:rPr>
                      <w:rFonts w:ascii="Calibri" w:hAnsi="Calibri" w:cs="Calibri"/>
                      <w:color w:val="000000"/>
                      <w:sz w:val="22"/>
                      <w:szCs w:val="22"/>
                    </w:rPr>
                  </w:rPrChange>
                </w:rPr>
                <w:t>44.21</w:t>
              </w:r>
            </w:ins>
            <w:del w:id="738" w:author="mkapur" w:date="2019-09-30T13:38:00Z">
              <w:r w:rsidRPr="003B5CE2" w:rsidDel="00106045">
                <w:rPr>
                  <w:color w:val="000000"/>
                  <w:sz w:val="22"/>
                  <w:szCs w:val="22"/>
                </w:rPr>
                <w:delText>35.67</w:delText>
              </w:r>
            </w:del>
          </w:p>
        </w:tc>
        <w:tc>
          <w:tcPr>
            <w:tcW w:w="1997" w:type="dxa"/>
            <w:tcBorders>
              <w:top w:val="nil"/>
              <w:left w:val="nil"/>
              <w:bottom w:val="nil"/>
              <w:right w:val="single" w:sz="4" w:space="0" w:color="auto"/>
            </w:tcBorders>
            <w:vAlign w:val="bottom"/>
            <w:tcPrChange w:id="739" w:author="mkapur" w:date="2019-09-30T13:38:00Z">
              <w:tcPr>
                <w:tcW w:w="1997" w:type="dxa"/>
                <w:tcBorders>
                  <w:top w:val="nil"/>
                  <w:left w:val="nil"/>
                  <w:bottom w:val="nil"/>
                  <w:right w:val="single" w:sz="4" w:space="0" w:color="auto"/>
                </w:tcBorders>
              </w:tcPr>
            </w:tcPrChange>
          </w:tcPr>
          <w:p w14:paraId="6831ABF0" w14:textId="2F718951" w:rsidR="003B5CE2" w:rsidRPr="003B5CE2" w:rsidRDefault="003B5CE2" w:rsidP="003B5CE2">
            <w:pPr>
              <w:jc w:val="center"/>
              <w:rPr>
                <w:sz w:val="22"/>
                <w:szCs w:val="22"/>
                <w:highlight w:val="yellow"/>
              </w:rPr>
            </w:pPr>
            <w:ins w:id="740" w:author="mkapur" w:date="2019-09-30T13:38:00Z">
              <w:r w:rsidRPr="003B5CE2">
                <w:rPr>
                  <w:color w:val="000000"/>
                  <w:sz w:val="22"/>
                  <w:szCs w:val="22"/>
                  <w:rPrChange w:id="741" w:author="mkapur" w:date="2019-09-30T13:38:00Z">
                    <w:rPr>
                      <w:rFonts w:ascii="Calibri" w:hAnsi="Calibri" w:cs="Calibri"/>
                      <w:color w:val="000000"/>
                      <w:sz w:val="22"/>
                      <w:szCs w:val="22"/>
                    </w:rPr>
                  </w:rPrChange>
                </w:rPr>
                <w:t>73.04</w:t>
              </w:r>
            </w:ins>
            <w:del w:id="742" w:author="mkapur" w:date="2019-09-30T13:38:00Z">
              <w:r w:rsidRPr="003B5CE2" w:rsidDel="00106045">
                <w:rPr>
                  <w:color w:val="000000"/>
                  <w:sz w:val="22"/>
                  <w:szCs w:val="22"/>
                </w:rPr>
                <w:delText>71.62</w:delText>
              </w:r>
            </w:del>
          </w:p>
        </w:tc>
      </w:tr>
      <w:tr w:rsidR="003B5CE2" w:rsidRPr="004D3306" w14:paraId="315771A3" w14:textId="77777777" w:rsidTr="003B5CE2">
        <w:tblPrEx>
          <w:tblW w:w="13545" w:type="dxa"/>
          <w:jc w:val="center"/>
          <w:tblPrExChange w:id="743" w:author="mkapur" w:date="2019-09-30T13:38:00Z">
            <w:tblPrEx>
              <w:tblW w:w="13545" w:type="dxa"/>
              <w:jc w:val="center"/>
            </w:tblPrEx>
          </w:tblPrExChange>
        </w:tblPrEx>
        <w:trPr>
          <w:gridAfter w:val="1"/>
          <w:wAfter w:w="11" w:type="dxa"/>
          <w:trHeight w:val="436"/>
          <w:jc w:val="center"/>
          <w:trPrChange w:id="744"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45" w:author="mkapur" w:date="2019-09-30T13:38:00Z">
              <w:tcPr>
                <w:tcW w:w="925" w:type="dxa"/>
                <w:tcBorders>
                  <w:top w:val="nil"/>
                  <w:left w:val="single" w:sz="4" w:space="0" w:color="auto"/>
                  <w:bottom w:val="nil"/>
                  <w:right w:val="nil"/>
                </w:tcBorders>
              </w:tcPr>
            </w:tcPrChange>
          </w:tcPr>
          <w:p w14:paraId="5D217B81" w14:textId="42CBE88C" w:rsidR="003B5CE2" w:rsidRPr="004D3306" w:rsidRDefault="003B5CE2" w:rsidP="003B5CE2">
            <w:pPr>
              <w:jc w:val="center"/>
              <w:rPr>
                <w:sz w:val="22"/>
                <w:szCs w:val="22"/>
              </w:rPr>
            </w:pPr>
            <w:r w:rsidRPr="004D3306">
              <w:rPr>
                <w:sz w:val="22"/>
                <w:szCs w:val="22"/>
              </w:rPr>
              <w:t>3</w:t>
            </w:r>
          </w:p>
        </w:tc>
        <w:tc>
          <w:tcPr>
            <w:tcW w:w="1512" w:type="dxa"/>
            <w:tcBorders>
              <w:top w:val="nil"/>
              <w:left w:val="nil"/>
              <w:bottom w:val="nil"/>
              <w:right w:val="nil"/>
            </w:tcBorders>
            <w:tcPrChange w:id="746" w:author="mkapur" w:date="2019-09-30T13:38:00Z">
              <w:tcPr>
                <w:tcW w:w="1512" w:type="dxa"/>
                <w:tcBorders>
                  <w:top w:val="nil"/>
                  <w:left w:val="nil"/>
                  <w:bottom w:val="nil"/>
                  <w:right w:val="nil"/>
                </w:tcBorders>
              </w:tcPr>
            </w:tcPrChange>
          </w:tcPr>
          <w:p w14:paraId="688BF946" w14:textId="193FF880"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747" w:author="mkapur" w:date="2019-09-30T13:38:00Z">
              <w:tcPr>
                <w:tcW w:w="1157" w:type="dxa"/>
                <w:tcBorders>
                  <w:top w:val="nil"/>
                  <w:left w:val="nil"/>
                  <w:bottom w:val="nil"/>
                  <w:right w:val="nil"/>
                </w:tcBorders>
              </w:tcPr>
            </w:tcPrChange>
          </w:tcPr>
          <w:p w14:paraId="3A1A025F" w14:textId="07251F4A"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48" w:author="mkapur" w:date="2019-09-30T13:38:00Z">
              <w:tcPr>
                <w:tcW w:w="1096" w:type="dxa"/>
                <w:tcBorders>
                  <w:top w:val="nil"/>
                  <w:left w:val="nil"/>
                  <w:bottom w:val="nil"/>
                  <w:right w:val="single" w:sz="4" w:space="0" w:color="auto"/>
                </w:tcBorders>
              </w:tcPr>
            </w:tcPrChange>
          </w:tcPr>
          <w:p w14:paraId="20D7BAF8" w14:textId="0B6B0285" w:rsidR="003B5CE2" w:rsidRPr="004D3306" w:rsidRDefault="003B5CE2" w:rsidP="003B5CE2">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bottom"/>
            <w:tcPrChange w:id="749" w:author="mkapur" w:date="2019-09-30T13:38:00Z">
              <w:tcPr>
                <w:tcW w:w="1811" w:type="dxa"/>
                <w:tcBorders>
                  <w:top w:val="nil"/>
                  <w:left w:val="single" w:sz="4" w:space="0" w:color="auto"/>
                  <w:bottom w:val="nil"/>
                  <w:right w:val="nil"/>
                </w:tcBorders>
              </w:tcPr>
            </w:tcPrChange>
          </w:tcPr>
          <w:p w14:paraId="386D5271" w14:textId="70870D71" w:rsidR="003B5CE2" w:rsidRPr="003B5CE2" w:rsidRDefault="003B5CE2" w:rsidP="003B5CE2">
            <w:pPr>
              <w:jc w:val="center"/>
              <w:rPr>
                <w:sz w:val="22"/>
                <w:szCs w:val="22"/>
                <w:highlight w:val="yellow"/>
              </w:rPr>
            </w:pPr>
            <w:ins w:id="750" w:author="mkapur" w:date="2019-09-30T13:38:00Z">
              <w:r w:rsidRPr="003B5CE2">
                <w:rPr>
                  <w:color w:val="000000"/>
                  <w:sz w:val="22"/>
                  <w:szCs w:val="22"/>
                  <w:rPrChange w:id="751" w:author="mkapur" w:date="2019-09-30T13:38:00Z">
                    <w:rPr>
                      <w:rFonts w:ascii="Calibri" w:hAnsi="Calibri" w:cs="Calibri"/>
                      <w:color w:val="000000"/>
                      <w:sz w:val="22"/>
                      <w:szCs w:val="22"/>
                    </w:rPr>
                  </w:rPrChange>
                </w:rPr>
                <w:t>63.04</w:t>
              </w:r>
            </w:ins>
            <w:del w:id="752" w:author="mkapur" w:date="2019-09-30T13:38:00Z">
              <w:r w:rsidRPr="003B5CE2" w:rsidDel="00106045">
                <w:rPr>
                  <w:color w:val="000000"/>
                  <w:sz w:val="22"/>
                  <w:szCs w:val="22"/>
                </w:rPr>
                <w:delText>60.40</w:delText>
              </w:r>
            </w:del>
          </w:p>
        </w:tc>
        <w:tc>
          <w:tcPr>
            <w:tcW w:w="1564" w:type="dxa"/>
            <w:tcBorders>
              <w:top w:val="nil"/>
              <w:left w:val="nil"/>
              <w:bottom w:val="nil"/>
              <w:right w:val="nil"/>
            </w:tcBorders>
            <w:vAlign w:val="bottom"/>
            <w:tcPrChange w:id="753" w:author="mkapur" w:date="2019-09-30T13:38:00Z">
              <w:tcPr>
                <w:tcW w:w="1564" w:type="dxa"/>
                <w:tcBorders>
                  <w:top w:val="nil"/>
                  <w:left w:val="nil"/>
                  <w:bottom w:val="nil"/>
                  <w:right w:val="nil"/>
                </w:tcBorders>
              </w:tcPr>
            </w:tcPrChange>
          </w:tcPr>
          <w:p w14:paraId="11F627AB" w14:textId="2909CC3D" w:rsidR="003B5CE2" w:rsidRPr="003B5CE2" w:rsidRDefault="003B5CE2" w:rsidP="003B5CE2">
            <w:pPr>
              <w:jc w:val="center"/>
              <w:rPr>
                <w:sz w:val="22"/>
                <w:szCs w:val="22"/>
                <w:highlight w:val="yellow"/>
              </w:rPr>
            </w:pPr>
            <w:ins w:id="754" w:author="mkapur" w:date="2019-09-30T13:38:00Z">
              <w:r w:rsidRPr="003B5CE2">
                <w:rPr>
                  <w:color w:val="000000"/>
                  <w:sz w:val="22"/>
                  <w:szCs w:val="22"/>
                  <w:rPrChange w:id="755" w:author="mkapur" w:date="2019-09-30T13:38:00Z">
                    <w:rPr>
                      <w:rFonts w:ascii="Calibri" w:hAnsi="Calibri" w:cs="Calibri"/>
                      <w:color w:val="000000"/>
                      <w:sz w:val="22"/>
                      <w:szCs w:val="22"/>
                    </w:rPr>
                  </w:rPrChange>
                </w:rPr>
                <w:t>0.69</w:t>
              </w:r>
            </w:ins>
            <w:del w:id="756" w:author="mkapur" w:date="2019-09-30T13:38:00Z">
              <w:r w:rsidRPr="003B5CE2" w:rsidDel="00106045">
                <w:rPr>
                  <w:color w:val="000000"/>
                  <w:sz w:val="22"/>
                  <w:szCs w:val="22"/>
                </w:rPr>
                <w:delText>0.51</w:delText>
              </w:r>
            </w:del>
          </w:p>
        </w:tc>
        <w:tc>
          <w:tcPr>
            <w:tcW w:w="1475" w:type="dxa"/>
            <w:tcBorders>
              <w:top w:val="nil"/>
              <w:left w:val="nil"/>
              <w:bottom w:val="nil"/>
              <w:right w:val="single" w:sz="4" w:space="0" w:color="auto"/>
            </w:tcBorders>
            <w:vAlign w:val="bottom"/>
            <w:tcPrChange w:id="757" w:author="mkapur" w:date="2019-09-30T13:38:00Z">
              <w:tcPr>
                <w:tcW w:w="1475" w:type="dxa"/>
                <w:tcBorders>
                  <w:top w:val="nil"/>
                  <w:left w:val="nil"/>
                  <w:bottom w:val="nil"/>
                  <w:right w:val="single" w:sz="4" w:space="0" w:color="auto"/>
                </w:tcBorders>
              </w:tcPr>
            </w:tcPrChange>
          </w:tcPr>
          <w:p w14:paraId="162F683B" w14:textId="5DA6A832" w:rsidR="003B5CE2" w:rsidRPr="003B5CE2" w:rsidRDefault="003B5CE2" w:rsidP="003B5CE2">
            <w:pPr>
              <w:jc w:val="center"/>
              <w:rPr>
                <w:sz w:val="22"/>
                <w:szCs w:val="22"/>
                <w:highlight w:val="yellow"/>
              </w:rPr>
            </w:pPr>
            <w:ins w:id="758" w:author="mkapur" w:date="2019-09-30T13:38:00Z">
              <w:r w:rsidRPr="003B5CE2">
                <w:rPr>
                  <w:color w:val="000000"/>
                  <w:sz w:val="22"/>
                  <w:szCs w:val="22"/>
                  <w:rPrChange w:id="759" w:author="mkapur" w:date="2019-09-30T13:38:00Z">
                    <w:rPr>
                      <w:rFonts w:ascii="Calibri" w:hAnsi="Calibri" w:cs="Calibri"/>
                      <w:color w:val="000000"/>
                      <w:sz w:val="22"/>
                      <w:szCs w:val="22"/>
                    </w:rPr>
                  </w:rPrChange>
                </w:rPr>
                <w:t>-0.51</w:t>
              </w:r>
            </w:ins>
            <w:del w:id="760" w:author="mkapur" w:date="2019-09-30T13:38:00Z">
              <w:r w:rsidRPr="003B5CE2" w:rsidDel="00106045">
                <w:rPr>
                  <w:color w:val="000000"/>
                  <w:sz w:val="22"/>
                  <w:szCs w:val="22"/>
                </w:rPr>
                <w:delText>-1.37</w:delText>
              </w:r>
            </w:del>
          </w:p>
        </w:tc>
        <w:tc>
          <w:tcPr>
            <w:tcW w:w="1997" w:type="dxa"/>
            <w:tcBorders>
              <w:top w:val="nil"/>
              <w:left w:val="single" w:sz="4" w:space="0" w:color="auto"/>
              <w:bottom w:val="nil"/>
              <w:right w:val="nil"/>
            </w:tcBorders>
            <w:vAlign w:val="bottom"/>
            <w:tcPrChange w:id="761" w:author="mkapur" w:date="2019-09-30T13:38:00Z">
              <w:tcPr>
                <w:tcW w:w="1997" w:type="dxa"/>
                <w:tcBorders>
                  <w:top w:val="nil"/>
                  <w:left w:val="single" w:sz="4" w:space="0" w:color="auto"/>
                  <w:bottom w:val="nil"/>
                  <w:right w:val="nil"/>
                </w:tcBorders>
              </w:tcPr>
            </w:tcPrChange>
          </w:tcPr>
          <w:p w14:paraId="2A2307ED" w14:textId="64B2A65F" w:rsidR="003B5CE2" w:rsidRPr="003B5CE2" w:rsidRDefault="003B5CE2" w:rsidP="003B5CE2">
            <w:pPr>
              <w:jc w:val="center"/>
              <w:rPr>
                <w:sz w:val="22"/>
                <w:szCs w:val="22"/>
                <w:highlight w:val="yellow"/>
              </w:rPr>
            </w:pPr>
            <w:ins w:id="762" w:author="mkapur" w:date="2019-09-30T13:38:00Z">
              <w:r w:rsidRPr="003B5CE2">
                <w:rPr>
                  <w:color w:val="000000"/>
                  <w:sz w:val="22"/>
                  <w:szCs w:val="22"/>
                  <w:rPrChange w:id="763" w:author="mkapur" w:date="2019-09-30T13:38:00Z">
                    <w:rPr>
                      <w:rFonts w:ascii="Calibri" w:hAnsi="Calibri" w:cs="Calibri"/>
                      <w:color w:val="000000"/>
                      <w:sz w:val="22"/>
                      <w:szCs w:val="22"/>
                    </w:rPr>
                  </w:rPrChange>
                </w:rPr>
                <w:t>18.64</w:t>
              </w:r>
            </w:ins>
            <w:del w:id="764" w:author="mkapur" w:date="2019-09-30T13:38:00Z">
              <w:r w:rsidRPr="003B5CE2" w:rsidDel="00106045">
                <w:rPr>
                  <w:color w:val="000000"/>
                  <w:sz w:val="22"/>
                  <w:szCs w:val="22"/>
                </w:rPr>
                <w:delText>34.23</w:delText>
              </w:r>
            </w:del>
          </w:p>
        </w:tc>
        <w:tc>
          <w:tcPr>
            <w:tcW w:w="1997" w:type="dxa"/>
            <w:tcBorders>
              <w:top w:val="nil"/>
              <w:left w:val="nil"/>
              <w:bottom w:val="nil"/>
              <w:right w:val="single" w:sz="4" w:space="0" w:color="auto"/>
            </w:tcBorders>
            <w:vAlign w:val="bottom"/>
            <w:tcPrChange w:id="765" w:author="mkapur" w:date="2019-09-30T13:38:00Z">
              <w:tcPr>
                <w:tcW w:w="1997" w:type="dxa"/>
                <w:tcBorders>
                  <w:top w:val="nil"/>
                  <w:left w:val="nil"/>
                  <w:bottom w:val="nil"/>
                  <w:right w:val="single" w:sz="4" w:space="0" w:color="auto"/>
                </w:tcBorders>
              </w:tcPr>
            </w:tcPrChange>
          </w:tcPr>
          <w:p w14:paraId="52C381CD" w14:textId="4C46317B" w:rsidR="003B5CE2" w:rsidRPr="003B5CE2" w:rsidRDefault="003B5CE2" w:rsidP="003B5CE2">
            <w:pPr>
              <w:jc w:val="center"/>
              <w:rPr>
                <w:sz w:val="22"/>
                <w:szCs w:val="22"/>
                <w:highlight w:val="yellow"/>
              </w:rPr>
            </w:pPr>
            <w:ins w:id="766" w:author="mkapur" w:date="2019-09-30T13:38:00Z">
              <w:r w:rsidRPr="003B5CE2">
                <w:rPr>
                  <w:color w:val="000000"/>
                  <w:sz w:val="22"/>
                  <w:szCs w:val="22"/>
                  <w:rPrChange w:id="767" w:author="mkapur" w:date="2019-09-30T13:38:00Z">
                    <w:rPr>
                      <w:rFonts w:ascii="Calibri" w:hAnsi="Calibri" w:cs="Calibri"/>
                      <w:color w:val="000000"/>
                      <w:sz w:val="22"/>
                      <w:szCs w:val="22"/>
                    </w:rPr>
                  </w:rPrChange>
                </w:rPr>
                <w:t>63.04</w:t>
              </w:r>
            </w:ins>
            <w:del w:id="768" w:author="mkapur" w:date="2019-09-30T13:38:00Z">
              <w:r w:rsidRPr="003B5CE2" w:rsidDel="00106045">
                <w:rPr>
                  <w:color w:val="000000"/>
                  <w:sz w:val="22"/>
                  <w:szCs w:val="22"/>
                </w:rPr>
                <w:delText>60.40</w:delText>
              </w:r>
            </w:del>
          </w:p>
        </w:tc>
      </w:tr>
      <w:tr w:rsidR="003B5CE2" w:rsidRPr="004D3306" w14:paraId="660F6C51" w14:textId="77777777" w:rsidTr="003B5CE2">
        <w:tblPrEx>
          <w:tblW w:w="13545" w:type="dxa"/>
          <w:jc w:val="center"/>
          <w:tblPrExChange w:id="769" w:author="mkapur" w:date="2019-09-30T13:38:00Z">
            <w:tblPrEx>
              <w:tblW w:w="13545" w:type="dxa"/>
              <w:jc w:val="center"/>
            </w:tblPrEx>
          </w:tblPrExChange>
        </w:tblPrEx>
        <w:trPr>
          <w:gridAfter w:val="1"/>
          <w:wAfter w:w="11" w:type="dxa"/>
          <w:trHeight w:val="436"/>
          <w:jc w:val="center"/>
          <w:trPrChange w:id="770"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71" w:author="mkapur" w:date="2019-09-30T13:38:00Z">
              <w:tcPr>
                <w:tcW w:w="925" w:type="dxa"/>
                <w:tcBorders>
                  <w:top w:val="nil"/>
                  <w:left w:val="single" w:sz="4" w:space="0" w:color="auto"/>
                  <w:bottom w:val="nil"/>
                  <w:right w:val="nil"/>
                </w:tcBorders>
              </w:tcPr>
            </w:tcPrChange>
          </w:tcPr>
          <w:p w14:paraId="6FD7AA3C" w14:textId="113C45D7" w:rsidR="003B5CE2" w:rsidRPr="004D3306" w:rsidRDefault="003B5CE2" w:rsidP="003B5CE2">
            <w:pPr>
              <w:jc w:val="center"/>
              <w:rPr>
                <w:sz w:val="22"/>
                <w:szCs w:val="22"/>
              </w:rPr>
            </w:pPr>
            <w:r w:rsidRPr="004D3306">
              <w:rPr>
                <w:sz w:val="22"/>
                <w:szCs w:val="22"/>
              </w:rPr>
              <w:t>4</w:t>
            </w:r>
          </w:p>
        </w:tc>
        <w:tc>
          <w:tcPr>
            <w:tcW w:w="1512" w:type="dxa"/>
            <w:tcBorders>
              <w:top w:val="nil"/>
              <w:left w:val="nil"/>
              <w:bottom w:val="nil"/>
              <w:right w:val="nil"/>
            </w:tcBorders>
            <w:tcPrChange w:id="772" w:author="mkapur" w:date="2019-09-30T13:38:00Z">
              <w:tcPr>
                <w:tcW w:w="1512" w:type="dxa"/>
                <w:tcBorders>
                  <w:top w:val="nil"/>
                  <w:left w:val="nil"/>
                  <w:bottom w:val="nil"/>
                  <w:right w:val="nil"/>
                </w:tcBorders>
              </w:tcPr>
            </w:tcPrChange>
          </w:tcPr>
          <w:p w14:paraId="3FAAAD0B" w14:textId="352654CD"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773" w:author="mkapur" w:date="2019-09-30T13:38:00Z">
              <w:tcPr>
                <w:tcW w:w="1157" w:type="dxa"/>
                <w:tcBorders>
                  <w:top w:val="nil"/>
                  <w:left w:val="nil"/>
                  <w:bottom w:val="nil"/>
                  <w:right w:val="nil"/>
                </w:tcBorders>
              </w:tcPr>
            </w:tcPrChange>
          </w:tcPr>
          <w:p w14:paraId="63209E30" w14:textId="1A900E72"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774" w:author="mkapur" w:date="2019-09-30T13:38:00Z">
              <w:tcPr>
                <w:tcW w:w="1096" w:type="dxa"/>
                <w:tcBorders>
                  <w:top w:val="nil"/>
                  <w:left w:val="nil"/>
                  <w:bottom w:val="nil"/>
                  <w:right w:val="single" w:sz="4" w:space="0" w:color="auto"/>
                </w:tcBorders>
              </w:tcPr>
            </w:tcPrChange>
          </w:tcPr>
          <w:p w14:paraId="27146647" w14:textId="234C56A0" w:rsidR="003B5CE2" w:rsidRPr="004D3306" w:rsidRDefault="003B5CE2" w:rsidP="003B5CE2">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bottom"/>
            <w:tcPrChange w:id="775" w:author="mkapur" w:date="2019-09-30T13:38:00Z">
              <w:tcPr>
                <w:tcW w:w="1811" w:type="dxa"/>
                <w:tcBorders>
                  <w:top w:val="nil"/>
                  <w:left w:val="single" w:sz="4" w:space="0" w:color="auto"/>
                  <w:bottom w:val="nil"/>
                  <w:right w:val="nil"/>
                </w:tcBorders>
              </w:tcPr>
            </w:tcPrChange>
          </w:tcPr>
          <w:p w14:paraId="479ED6BF" w14:textId="60AAEE01" w:rsidR="003B5CE2" w:rsidRPr="003B5CE2" w:rsidRDefault="003B5CE2" w:rsidP="003B5CE2">
            <w:pPr>
              <w:jc w:val="center"/>
              <w:rPr>
                <w:sz w:val="22"/>
                <w:szCs w:val="22"/>
                <w:highlight w:val="yellow"/>
              </w:rPr>
            </w:pPr>
            <w:ins w:id="776" w:author="mkapur" w:date="2019-09-30T13:38:00Z">
              <w:r w:rsidRPr="003B5CE2">
                <w:rPr>
                  <w:color w:val="000000"/>
                  <w:sz w:val="22"/>
                  <w:szCs w:val="22"/>
                  <w:rPrChange w:id="777" w:author="mkapur" w:date="2019-09-30T13:38:00Z">
                    <w:rPr>
                      <w:rFonts w:ascii="Calibri" w:hAnsi="Calibri" w:cs="Calibri"/>
                      <w:color w:val="000000"/>
                      <w:sz w:val="22"/>
                      <w:szCs w:val="22"/>
                    </w:rPr>
                  </w:rPrChange>
                </w:rPr>
                <w:t>78.81</w:t>
              </w:r>
            </w:ins>
            <w:del w:id="778" w:author="mkapur" w:date="2019-09-30T13:38:00Z">
              <w:r w:rsidRPr="003B5CE2" w:rsidDel="00106045">
                <w:rPr>
                  <w:color w:val="000000"/>
                  <w:sz w:val="22"/>
                  <w:szCs w:val="22"/>
                </w:rPr>
                <w:delText>77.63</w:delText>
              </w:r>
            </w:del>
          </w:p>
        </w:tc>
        <w:tc>
          <w:tcPr>
            <w:tcW w:w="1564" w:type="dxa"/>
            <w:tcBorders>
              <w:top w:val="nil"/>
              <w:left w:val="nil"/>
              <w:bottom w:val="nil"/>
              <w:right w:val="nil"/>
            </w:tcBorders>
            <w:vAlign w:val="bottom"/>
            <w:tcPrChange w:id="779" w:author="mkapur" w:date="2019-09-30T13:38:00Z">
              <w:tcPr>
                <w:tcW w:w="1564" w:type="dxa"/>
                <w:tcBorders>
                  <w:top w:val="nil"/>
                  <w:left w:val="nil"/>
                  <w:bottom w:val="nil"/>
                  <w:right w:val="nil"/>
                </w:tcBorders>
              </w:tcPr>
            </w:tcPrChange>
          </w:tcPr>
          <w:p w14:paraId="4CCA66FB" w14:textId="0656BEF7" w:rsidR="003B5CE2" w:rsidRPr="003B5CE2" w:rsidRDefault="003B5CE2" w:rsidP="003B5CE2">
            <w:pPr>
              <w:jc w:val="center"/>
              <w:rPr>
                <w:sz w:val="22"/>
                <w:szCs w:val="22"/>
                <w:highlight w:val="yellow"/>
              </w:rPr>
            </w:pPr>
            <w:ins w:id="780" w:author="mkapur" w:date="2019-09-30T13:38:00Z">
              <w:r w:rsidRPr="003B5CE2">
                <w:rPr>
                  <w:color w:val="000000"/>
                  <w:sz w:val="22"/>
                  <w:szCs w:val="22"/>
                  <w:rPrChange w:id="781" w:author="mkapur" w:date="2019-09-30T13:38:00Z">
                    <w:rPr>
                      <w:rFonts w:ascii="Calibri" w:hAnsi="Calibri" w:cs="Calibri"/>
                      <w:color w:val="000000"/>
                      <w:sz w:val="22"/>
                      <w:szCs w:val="22"/>
                    </w:rPr>
                  </w:rPrChange>
                </w:rPr>
                <w:t>0.22</w:t>
              </w:r>
            </w:ins>
            <w:del w:id="782" w:author="mkapur" w:date="2019-09-30T13:38:00Z">
              <w:r w:rsidRPr="003B5CE2" w:rsidDel="00106045">
                <w:rPr>
                  <w:color w:val="000000"/>
                  <w:sz w:val="22"/>
                  <w:szCs w:val="22"/>
                </w:rPr>
                <w:delText>0.20</w:delText>
              </w:r>
            </w:del>
          </w:p>
        </w:tc>
        <w:tc>
          <w:tcPr>
            <w:tcW w:w="1475" w:type="dxa"/>
            <w:tcBorders>
              <w:top w:val="nil"/>
              <w:left w:val="nil"/>
              <w:bottom w:val="nil"/>
              <w:right w:val="single" w:sz="4" w:space="0" w:color="auto"/>
            </w:tcBorders>
            <w:vAlign w:val="bottom"/>
            <w:tcPrChange w:id="783" w:author="mkapur" w:date="2019-09-30T13:38:00Z">
              <w:tcPr>
                <w:tcW w:w="1475" w:type="dxa"/>
                <w:tcBorders>
                  <w:top w:val="nil"/>
                  <w:left w:val="nil"/>
                  <w:bottom w:val="nil"/>
                  <w:right w:val="single" w:sz="4" w:space="0" w:color="auto"/>
                </w:tcBorders>
              </w:tcPr>
            </w:tcPrChange>
          </w:tcPr>
          <w:p w14:paraId="4CBDC36B" w14:textId="219E83B9" w:rsidR="003B5CE2" w:rsidRPr="003B5CE2" w:rsidRDefault="003B5CE2" w:rsidP="003B5CE2">
            <w:pPr>
              <w:jc w:val="center"/>
              <w:rPr>
                <w:sz w:val="22"/>
                <w:szCs w:val="22"/>
                <w:highlight w:val="yellow"/>
              </w:rPr>
            </w:pPr>
            <w:ins w:id="784" w:author="mkapur" w:date="2019-09-30T13:38:00Z">
              <w:r w:rsidRPr="003B5CE2">
                <w:rPr>
                  <w:color w:val="000000"/>
                  <w:sz w:val="22"/>
                  <w:szCs w:val="22"/>
                  <w:rPrChange w:id="785" w:author="mkapur" w:date="2019-09-30T13:38:00Z">
                    <w:rPr>
                      <w:rFonts w:ascii="Calibri" w:hAnsi="Calibri" w:cs="Calibri"/>
                      <w:color w:val="000000"/>
                      <w:sz w:val="22"/>
                      <w:szCs w:val="22"/>
                    </w:rPr>
                  </w:rPrChange>
                </w:rPr>
                <w:t>-3.31</w:t>
              </w:r>
            </w:ins>
            <w:del w:id="786" w:author="mkapur" w:date="2019-09-30T13:38:00Z">
              <w:r w:rsidRPr="003B5CE2" w:rsidDel="00106045">
                <w:rPr>
                  <w:color w:val="000000"/>
                  <w:sz w:val="22"/>
                  <w:szCs w:val="22"/>
                </w:rPr>
                <w:delText>-3.51</w:delText>
              </w:r>
            </w:del>
          </w:p>
        </w:tc>
        <w:tc>
          <w:tcPr>
            <w:tcW w:w="1997" w:type="dxa"/>
            <w:tcBorders>
              <w:top w:val="nil"/>
              <w:left w:val="single" w:sz="4" w:space="0" w:color="auto"/>
              <w:bottom w:val="nil"/>
              <w:right w:val="nil"/>
            </w:tcBorders>
            <w:vAlign w:val="bottom"/>
            <w:tcPrChange w:id="787" w:author="mkapur" w:date="2019-09-30T13:38:00Z">
              <w:tcPr>
                <w:tcW w:w="1997" w:type="dxa"/>
                <w:tcBorders>
                  <w:top w:val="nil"/>
                  <w:left w:val="single" w:sz="4" w:space="0" w:color="auto"/>
                  <w:bottom w:val="nil"/>
                  <w:right w:val="nil"/>
                </w:tcBorders>
              </w:tcPr>
            </w:tcPrChange>
          </w:tcPr>
          <w:p w14:paraId="17E4AD3C" w14:textId="265FB054" w:rsidR="003B5CE2" w:rsidRPr="003B5CE2" w:rsidRDefault="003B5CE2" w:rsidP="003B5CE2">
            <w:pPr>
              <w:jc w:val="center"/>
              <w:rPr>
                <w:sz w:val="22"/>
                <w:szCs w:val="22"/>
                <w:highlight w:val="yellow"/>
              </w:rPr>
            </w:pPr>
            <w:ins w:id="788" w:author="mkapur" w:date="2019-09-30T13:38:00Z">
              <w:r w:rsidRPr="003B5CE2">
                <w:rPr>
                  <w:color w:val="000000"/>
                  <w:sz w:val="22"/>
                  <w:szCs w:val="22"/>
                  <w:rPrChange w:id="789" w:author="mkapur" w:date="2019-09-30T13:38:00Z">
                    <w:rPr>
                      <w:rFonts w:ascii="Calibri" w:hAnsi="Calibri" w:cs="Calibri"/>
                      <w:color w:val="000000"/>
                      <w:sz w:val="22"/>
                      <w:szCs w:val="22"/>
                    </w:rPr>
                  </w:rPrChange>
                </w:rPr>
                <w:t>40.29</w:t>
              </w:r>
            </w:ins>
            <w:del w:id="790" w:author="mkapur" w:date="2019-09-30T13:38:00Z">
              <w:r w:rsidRPr="003B5CE2" w:rsidDel="00106045">
                <w:rPr>
                  <w:color w:val="000000"/>
                  <w:sz w:val="22"/>
                  <w:szCs w:val="22"/>
                </w:rPr>
                <w:delText>39.46</w:delText>
              </w:r>
            </w:del>
          </w:p>
        </w:tc>
        <w:tc>
          <w:tcPr>
            <w:tcW w:w="1997" w:type="dxa"/>
            <w:tcBorders>
              <w:top w:val="nil"/>
              <w:left w:val="nil"/>
              <w:bottom w:val="nil"/>
              <w:right w:val="single" w:sz="4" w:space="0" w:color="auto"/>
            </w:tcBorders>
            <w:vAlign w:val="bottom"/>
            <w:tcPrChange w:id="791" w:author="mkapur" w:date="2019-09-30T13:38:00Z">
              <w:tcPr>
                <w:tcW w:w="1997" w:type="dxa"/>
                <w:tcBorders>
                  <w:top w:val="nil"/>
                  <w:left w:val="nil"/>
                  <w:bottom w:val="nil"/>
                  <w:right w:val="single" w:sz="4" w:space="0" w:color="auto"/>
                </w:tcBorders>
              </w:tcPr>
            </w:tcPrChange>
          </w:tcPr>
          <w:p w14:paraId="57FB7DA1" w14:textId="75E77600" w:rsidR="003B5CE2" w:rsidRPr="003B5CE2" w:rsidRDefault="003B5CE2" w:rsidP="003B5CE2">
            <w:pPr>
              <w:jc w:val="center"/>
              <w:rPr>
                <w:sz w:val="22"/>
                <w:szCs w:val="22"/>
                <w:highlight w:val="yellow"/>
              </w:rPr>
            </w:pPr>
            <w:ins w:id="792" w:author="mkapur" w:date="2019-09-30T13:38:00Z">
              <w:r w:rsidRPr="003B5CE2">
                <w:rPr>
                  <w:color w:val="000000"/>
                  <w:sz w:val="22"/>
                  <w:szCs w:val="22"/>
                  <w:rPrChange w:id="793" w:author="mkapur" w:date="2019-09-30T13:38:00Z">
                    <w:rPr>
                      <w:rFonts w:ascii="Calibri" w:hAnsi="Calibri" w:cs="Calibri"/>
                      <w:color w:val="000000"/>
                      <w:sz w:val="22"/>
                      <w:szCs w:val="22"/>
                    </w:rPr>
                  </w:rPrChange>
                </w:rPr>
                <w:t>77.30</w:t>
              </w:r>
            </w:ins>
            <w:del w:id="794" w:author="mkapur" w:date="2019-09-30T13:38:00Z">
              <w:r w:rsidRPr="003B5CE2" w:rsidDel="00106045">
                <w:rPr>
                  <w:color w:val="000000"/>
                  <w:sz w:val="22"/>
                  <w:szCs w:val="22"/>
                </w:rPr>
                <w:delText>77.54</w:delText>
              </w:r>
            </w:del>
          </w:p>
        </w:tc>
      </w:tr>
      <w:tr w:rsidR="003B5CE2" w:rsidRPr="004D3306" w14:paraId="303F8B9E" w14:textId="77777777" w:rsidTr="003B5CE2">
        <w:tblPrEx>
          <w:tblW w:w="13545" w:type="dxa"/>
          <w:jc w:val="center"/>
          <w:tblPrExChange w:id="795" w:author="mkapur" w:date="2019-09-30T13:38:00Z">
            <w:tblPrEx>
              <w:tblW w:w="13545" w:type="dxa"/>
              <w:jc w:val="center"/>
            </w:tblPrEx>
          </w:tblPrExChange>
        </w:tblPrEx>
        <w:trPr>
          <w:gridAfter w:val="1"/>
          <w:wAfter w:w="11" w:type="dxa"/>
          <w:trHeight w:val="436"/>
          <w:jc w:val="center"/>
          <w:trPrChange w:id="796"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797" w:author="mkapur" w:date="2019-09-30T13:38:00Z">
              <w:tcPr>
                <w:tcW w:w="925" w:type="dxa"/>
                <w:tcBorders>
                  <w:top w:val="nil"/>
                  <w:left w:val="single" w:sz="4" w:space="0" w:color="auto"/>
                  <w:bottom w:val="nil"/>
                  <w:right w:val="nil"/>
                </w:tcBorders>
              </w:tcPr>
            </w:tcPrChange>
          </w:tcPr>
          <w:p w14:paraId="219317FA" w14:textId="0D91EBE5" w:rsidR="003B5CE2" w:rsidRPr="004D3306" w:rsidRDefault="003B5CE2" w:rsidP="003B5CE2">
            <w:pPr>
              <w:jc w:val="center"/>
              <w:rPr>
                <w:sz w:val="22"/>
                <w:szCs w:val="22"/>
              </w:rPr>
            </w:pPr>
            <w:r w:rsidRPr="004D3306">
              <w:rPr>
                <w:sz w:val="22"/>
                <w:szCs w:val="22"/>
              </w:rPr>
              <w:t>4</w:t>
            </w:r>
          </w:p>
        </w:tc>
        <w:tc>
          <w:tcPr>
            <w:tcW w:w="1512" w:type="dxa"/>
            <w:tcBorders>
              <w:top w:val="nil"/>
              <w:left w:val="nil"/>
              <w:bottom w:val="nil"/>
              <w:right w:val="nil"/>
            </w:tcBorders>
            <w:tcPrChange w:id="798" w:author="mkapur" w:date="2019-09-30T13:38:00Z">
              <w:tcPr>
                <w:tcW w:w="1512" w:type="dxa"/>
                <w:tcBorders>
                  <w:top w:val="nil"/>
                  <w:left w:val="nil"/>
                  <w:bottom w:val="nil"/>
                  <w:right w:val="nil"/>
                </w:tcBorders>
              </w:tcPr>
            </w:tcPrChange>
          </w:tcPr>
          <w:p w14:paraId="230B9B07" w14:textId="2386FA51"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nil"/>
              <w:right w:val="nil"/>
            </w:tcBorders>
            <w:tcPrChange w:id="799" w:author="mkapur" w:date="2019-09-30T13:38:00Z">
              <w:tcPr>
                <w:tcW w:w="1157" w:type="dxa"/>
                <w:tcBorders>
                  <w:top w:val="nil"/>
                  <w:left w:val="nil"/>
                  <w:bottom w:val="nil"/>
                  <w:right w:val="nil"/>
                </w:tcBorders>
              </w:tcPr>
            </w:tcPrChange>
          </w:tcPr>
          <w:p w14:paraId="0F4720C8" w14:textId="69F5CDE7"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800" w:author="mkapur" w:date="2019-09-30T13:38:00Z">
              <w:tcPr>
                <w:tcW w:w="1096" w:type="dxa"/>
                <w:tcBorders>
                  <w:top w:val="nil"/>
                  <w:left w:val="nil"/>
                  <w:bottom w:val="nil"/>
                  <w:right w:val="single" w:sz="4" w:space="0" w:color="auto"/>
                </w:tcBorders>
              </w:tcPr>
            </w:tcPrChange>
          </w:tcPr>
          <w:p w14:paraId="36C145D7" w14:textId="42A3F557" w:rsidR="003B5CE2" w:rsidRPr="004D3306" w:rsidRDefault="003B5CE2" w:rsidP="003B5CE2">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bottom"/>
            <w:tcPrChange w:id="801" w:author="mkapur" w:date="2019-09-30T13:38:00Z">
              <w:tcPr>
                <w:tcW w:w="1811" w:type="dxa"/>
                <w:tcBorders>
                  <w:top w:val="nil"/>
                  <w:left w:val="single" w:sz="4" w:space="0" w:color="auto"/>
                  <w:bottom w:val="nil"/>
                  <w:right w:val="nil"/>
                </w:tcBorders>
              </w:tcPr>
            </w:tcPrChange>
          </w:tcPr>
          <w:p w14:paraId="5111AEC1" w14:textId="57B64FF4" w:rsidR="003B5CE2" w:rsidRPr="003B5CE2" w:rsidRDefault="003B5CE2" w:rsidP="003B5CE2">
            <w:pPr>
              <w:jc w:val="center"/>
              <w:rPr>
                <w:sz w:val="22"/>
                <w:szCs w:val="22"/>
                <w:highlight w:val="yellow"/>
              </w:rPr>
            </w:pPr>
            <w:ins w:id="802" w:author="mkapur" w:date="2019-09-30T13:38:00Z">
              <w:r w:rsidRPr="003B5CE2">
                <w:rPr>
                  <w:color w:val="000000"/>
                  <w:sz w:val="22"/>
                  <w:szCs w:val="22"/>
                  <w:rPrChange w:id="803" w:author="mkapur" w:date="2019-09-30T13:38:00Z">
                    <w:rPr>
                      <w:rFonts w:ascii="Calibri" w:hAnsi="Calibri" w:cs="Calibri"/>
                      <w:color w:val="000000"/>
                      <w:sz w:val="22"/>
                      <w:szCs w:val="22"/>
                    </w:rPr>
                  </w:rPrChange>
                </w:rPr>
                <w:t>67.08</w:t>
              </w:r>
            </w:ins>
            <w:del w:id="804" w:author="mkapur" w:date="2019-09-30T13:38:00Z">
              <w:r w:rsidRPr="003B5CE2" w:rsidDel="00106045">
                <w:rPr>
                  <w:color w:val="000000"/>
                  <w:sz w:val="22"/>
                  <w:szCs w:val="22"/>
                </w:rPr>
                <w:delText>65.16</w:delText>
              </w:r>
            </w:del>
          </w:p>
        </w:tc>
        <w:tc>
          <w:tcPr>
            <w:tcW w:w="1564" w:type="dxa"/>
            <w:tcBorders>
              <w:top w:val="nil"/>
              <w:left w:val="nil"/>
              <w:bottom w:val="nil"/>
              <w:right w:val="nil"/>
            </w:tcBorders>
            <w:vAlign w:val="bottom"/>
            <w:tcPrChange w:id="805" w:author="mkapur" w:date="2019-09-30T13:38:00Z">
              <w:tcPr>
                <w:tcW w:w="1564" w:type="dxa"/>
                <w:tcBorders>
                  <w:top w:val="nil"/>
                  <w:left w:val="nil"/>
                  <w:bottom w:val="nil"/>
                  <w:right w:val="nil"/>
                </w:tcBorders>
              </w:tcPr>
            </w:tcPrChange>
          </w:tcPr>
          <w:p w14:paraId="323E7976" w14:textId="3D423B72" w:rsidR="003B5CE2" w:rsidRPr="003B5CE2" w:rsidRDefault="003B5CE2" w:rsidP="003B5CE2">
            <w:pPr>
              <w:jc w:val="center"/>
              <w:rPr>
                <w:sz w:val="22"/>
                <w:szCs w:val="22"/>
                <w:highlight w:val="yellow"/>
              </w:rPr>
            </w:pPr>
            <w:ins w:id="806" w:author="mkapur" w:date="2019-09-30T13:38:00Z">
              <w:r w:rsidRPr="003B5CE2">
                <w:rPr>
                  <w:color w:val="000000"/>
                  <w:sz w:val="22"/>
                  <w:szCs w:val="22"/>
                  <w:rPrChange w:id="807" w:author="mkapur" w:date="2019-09-30T13:38:00Z">
                    <w:rPr>
                      <w:rFonts w:ascii="Calibri" w:hAnsi="Calibri" w:cs="Calibri"/>
                      <w:color w:val="000000"/>
                      <w:sz w:val="22"/>
                      <w:szCs w:val="22"/>
                    </w:rPr>
                  </w:rPrChange>
                </w:rPr>
                <w:t>0.29</w:t>
              </w:r>
            </w:ins>
            <w:del w:id="808" w:author="mkapur" w:date="2019-09-30T13:38:00Z">
              <w:r w:rsidRPr="003B5CE2" w:rsidDel="00106045">
                <w:rPr>
                  <w:color w:val="000000"/>
                  <w:sz w:val="22"/>
                  <w:szCs w:val="22"/>
                </w:rPr>
                <w:delText>0.26</w:delText>
              </w:r>
            </w:del>
          </w:p>
        </w:tc>
        <w:tc>
          <w:tcPr>
            <w:tcW w:w="1475" w:type="dxa"/>
            <w:tcBorders>
              <w:top w:val="nil"/>
              <w:left w:val="nil"/>
              <w:bottom w:val="nil"/>
              <w:right w:val="single" w:sz="4" w:space="0" w:color="auto"/>
            </w:tcBorders>
            <w:vAlign w:val="bottom"/>
            <w:tcPrChange w:id="809" w:author="mkapur" w:date="2019-09-30T13:38:00Z">
              <w:tcPr>
                <w:tcW w:w="1475" w:type="dxa"/>
                <w:tcBorders>
                  <w:top w:val="nil"/>
                  <w:left w:val="nil"/>
                  <w:bottom w:val="nil"/>
                  <w:right w:val="single" w:sz="4" w:space="0" w:color="auto"/>
                </w:tcBorders>
              </w:tcPr>
            </w:tcPrChange>
          </w:tcPr>
          <w:p w14:paraId="556A0A97" w14:textId="69281EFB" w:rsidR="003B5CE2" w:rsidRPr="003B5CE2" w:rsidRDefault="003B5CE2" w:rsidP="003B5CE2">
            <w:pPr>
              <w:jc w:val="center"/>
              <w:rPr>
                <w:sz w:val="22"/>
                <w:szCs w:val="22"/>
                <w:highlight w:val="yellow"/>
              </w:rPr>
            </w:pPr>
            <w:ins w:id="810" w:author="mkapur" w:date="2019-09-30T13:38:00Z">
              <w:r w:rsidRPr="003B5CE2">
                <w:rPr>
                  <w:color w:val="000000"/>
                  <w:sz w:val="22"/>
                  <w:szCs w:val="22"/>
                  <w:rPrChange w:id="811" w:author="mkapur" w:date="2019-09-30T13:38:00Z">
                    <w:rPr>
                      <w:rFonts w:ascii="Calibri" w:hAnsi="Calibri" w:cs="Calibri"/>
                      <w:color w:val="000000"/>
                      <w:sz w:val="22"/>
                      <w:szCs w:val="22"/>
                    </w:rPr>
                  </w:rPrChange>
                </w:rPr>
                <w:t>-2.93</w:t>
              </w:r>
            </w:ins>
            <w:del w:id="812" w:author="mkapur" w:date="2019-09-30T13:38:00Z">
              <w:r w:rsidRPr="003B5CE2" w:rsidDel="00106045">
                <w:rPr>
                  <w:color w:val="000000"/>
                  <w:sz w:val="22"/>
                  <w:szCs w:val="22"/>
                </w:rPr>
                <w:delText>-3.71</w:delText>
              </w:r>
            </w:del>
          </w:p>
        </w:tc>
        <w:tc>
          <w:tcPr>
            <w:tcW w:w="1997" w:type="dxa"/>
            <w:tcBorders>
              <w:top w:val="nil"/>
              <w:left w:val="single" w:sz="4" w:space="0" w:color="auto"/>
              <w:bottom w:val="nil"/>
              <w:right w:val="nil"/>
            </w:tcBorders>
            <w:vAlign w:val="bottom"/>
            <w:tcPrChange w:id="813" w:author="mkapur" w:date="2019-09-30T13:38:00Z">
              <w:tcPr>
                <w:tcW w:w="1997" w:type="dxa"/>
                <w:tcBorders>
                  <w:top w:val="nil"/>
                  <w:left w:val="single" w:sz="4" w:space="0" w:color="auto"/>
                  <w:bottom w:val="nil"/>
                  <w:right w:val="nil"/>
                </w:tcBorders>
              </w:tcPr>
            </w:tcPrChange>
          </w:tcPr>
          <w:p w14:paraId="0D2EEECB" w14:textId="10B45BAA" w:rsidR="003B5CE2" w:rsidRPr="003B5CE2" w:rsidRDefault="003B5CE2" w:rsidP="003B5CE2">
            <w:pPr>
              <w:jc w:val="center"/>
              <w:rPr>
                <w:sz w:val="22"/>
                <w:szCs w:val="22"/>
                <w:highlight w:val="yellow"/>
              </w:rPr>
            </w:pPr>
            <w:ins w:id="814" w:author="mkapur" w:date="2019-09-30T13:38:00Z">
              <w:r w:rsidRPr="003B5CE2">
                <w:rPr>
                  <w:color w:val="000000"/>
                  <w:sz w:val="22"/>
                  <w:szCs w:val="22"/>
                  <w:rPrChange w:id="815" w:author="mkapur" w:date="2019-09-30T13:38:00Z">
                    <w:rPr>
                      <w:rFonts w:ascii="Calibri" w:hAnsi="Calibri" w:cs="Calibri"/>
                      <w:color w:val="000000"/>
                      <w:sz w:val="22"/>
                      <w:szCs w:val="22"/>
                    </w:rPr>
                  </w:rPrChange>
                </w:rPr>
                <w:t>38.52</w:t>
              </w:r>
            </w:ins>
            <w:del w:id="816" w:author="mkapur" w:date="2019-09-30T13:38:00Z">
              <w:r w:rsidRPr="003B5CE2" w:rsidDel="00106045">
                <w:rPr>
                  <w:color w:val="000000"/>
                  <w:sz w:val="22"/>
                  <w:szCs w:val="22"/>
                </w:rPr>
                <w:delText>39.90</w:delText>
              </w:r>
            </w:del>
          </w:p>
        </w:tc>
        <w:tc>
          <w:tcPr>
            <w:tcW w:w="1997" w:type="dxa"/>
            <w:tcBorders>
              <w:top w:val="nil"/>
              <w:left w:val="nil"/>
              <w:bottom w:val="nil"/>
              <w:right w:val="single" w:sz="4" w:space="0" w:color="auto"/>
            </w:tcBorders>
            <w:vAlign w:val="bottom"/>
            <w:tcPrChange w:id="817" w:author="mkapur" w:date="2019-09-30T13:38:00Z">
              <w:tcPr>
                <w:tcW w:w="1997" w:type="dxa"/>
                <w:tcBorders>
                  <w:top w:val="nil"/>
                  <w:left w:val="nil"/>
                  <w:bottom w:val="nil"/>
                  <w:right w:val="single" w:sz="4" w:space="0" w:color="auto"/>
                </w:tcBorders>
              </w:tcPr>
            </w:tcPrChange>
          </w:tcPr>
          <w:p w14:paraId="72869643" w14:textId="4F665932" w:rsidR="003B5CE2" w:rsidRPr="003B5CE2" w:rsidRDefault="003B5CE2" w:rsidP="003B5CE2">
            <w:pPr>
              <w:jc w:val="center"/>
              <w:rPr>
                <w:sz w:val="22"/>
                <w:szCs w:val="22"/>
                <w:highlight w:val="yellow"/>
              </w:rPr>
            </w:pPr>
            <w:ins w:id="818" w:author="mkapur" w:date="2019-09-30T13:38:00Z">
              <w:r w:rsidRPr="003B5CE2">
                <w:rPr>
                  <w:color w:val="000000"/>
                  <w:sz w:val="22"/>
                  <w:szCs w:val="22"/>
                  <w:rPrChange w:id="819" w:author="mkapur" w:date="2019-09-30T13:38:00Z">
                    <w:rPr>
                      <w:rFonts w:ascii="Calibri" w:hAnsi="Calibri" w:cs="Calibri"/>
                      <w:color w:val="000000"/>
                      <w:sz w:val="22"/>
                      <w:szCs w:val="22"/>
                    </w:rPr>
                  </w:rPrChange>
                </w:rPr>
                <w:t>66.72</w:t>
              </w:r>
            </w:ins>
            <w:del w:id="820" w:author="mkapur" w:date="2019-09-30T13:38:00Z">
              <w:r w:rsidRPr="003B5CE2" w:rsidDel="00106045">
                <w:rPr>
                  <w:color w:val="000000"/>
                  <w:sz w:val="22"/>
                  <w:szCs w:val="22"/>
                </w:rPr>
                <w:delText>65.15</w:delText>
              </w:r>
            </w:del>
          </w:p>
        </w:tc>
      </w:tr>
      <w:tr w:rsidR="003B5CE2" w:rsidRPr="004D3306" w14:paraId="6D4D1C4D" w14:textId="77777777" w:rsidTr="003B5CE2">
        <w:tblPrEx>
          <w:tblW w:w="13545" w:type="dxa"/>
          <w:jc w:val="center"/>
          <w:tblPrExChange w:id="821" w:author="mkapur" w:date="2019-09-30T13:38:00Z">
            <w:tblPrEx>
              <w:tblW w:w="13545" w:type="dxa"/>
              <w:jc w:val="center"/>
            </w:tblPrEx>
          </w:tblPrExChange>
        </w:tblPrEx>
        <w:trPr>
          <w:gridAfter w:val="1"/>
          <w:wAfter w:w="11" w:type="dxa"/>
          <w:trHeight w:val="436"/>
          <w:jc w:val="center"/>
          <w:trPrChange w:id="822" w:author="mkapur" w:date="2019-09-30T13:38:00Z">
            <w:trPr>
              <w:gridAfter w:val="1"/>
              <w:wAfter w:w="11" w:type="dxa"/>
              <w:trHeight w:val="436"/>
              <w:jc w:val="center"/>
            </w:trPr>
          </w:trPrChange>
        </w:trPr>
        <w:tc>
          <w:tcPr>
            <w:tcW w:w="925" w:type="dxa"/>
            <w:tcBorders>
              <w:top w:val="nil"/>
              <w:left w:val="single" w:sz="4" w:space="0" w:color="auto"/>
              <w:bottom w:val="nil"/>
              <w:right w:val="nil"/>
            </w:tcBorders>
            <w:tcPrChange w:id="823" w:author="mkapur" w:date="2019-09-30T13:38:00Z">
              <w:tcPr>
                <w:tcW w:w="925" w:type="dxa"/>
                <w:tcBorders>
                  <w:top w:val="nil"/>
                  <w:left w:val="single" w:sz="4" w:space="0" w:color="auto"/>
                  <w:bottom w:val="nil"/>
                  <w:right w:val="nil"/>
                </w:tcBorders>
              </w:tcPr>
            </w:tcPrChange>
          </w:tcPr>
          <w:p w14:paraId="78BB4FAA" w14:textId="27E9EBCD" w:rsidR="003B5CE2" w:rsidRPr="004D3306" w:rsidRDefault="003B5CE2" w:rsidP="003B5CE2">
            <w:pPr>
              <w:jc w:val="center"/>
              <w:rPr>
                <w:sz w:val="22"/>
                <w:szCs w:val="22"/>
              </w:rPr>
            </w:pPr>
            <w:r w:rsidRPr="004D3306">
              <w:rPr>
                <w:sz w:val="22"/>
                <w:szCs w:val="22"/>
              </w:rPr>
              <w:t>5</w:t>
            </w:r>
          </w:p>
        </w:tc>
        <w:tc>
          <w:tcPr>
            <w:tcW w:w="1512" w:type="dxa"/>
            <w:tcBorders>
              <w:top w:val="nil"/>
              <w:left w:val="nil"/>
              <w:bottom w:val="nil"/>
              <w:right w:val="nil"/>
            </w:tcBorders>
            <w:tcPrChange w:id="824" w:author="mkapur" w:date="2019-09-30T13:38:00Z">
              <w:tcPr>
                <w:tcW w:w="1512" w:type="dxa"/>
                <w:tcBorders>
                  <w:top w:val="nil"/>
                  <w:left w:val="nil"/>
                  <w:bottom w:val="nil"/>
                  <w:right w:val="nil"/>
                </w:tcBorders>
              </w:tcPr>
            </w:tcPrChange>
          </w:tcPr>
          <w:p w14:paraId="44EC30B5" w14:textId="5407DD15" w:rsidR="003B5CE2" w:rsidRPr="004D3306" w:rsidRDefault="003B5CE2" w:rsidP="003B5CE2">
            <w:pPr>
              <w:jc w:val="center"/>
              <w:rPr>
                <w:sz w:val="22"/>
                <w:szCs w:val="22"/>
              </w:rPr>
            </w:pPr>
            <w:r w:rsidRPr="004D3306">
              <w:rPr>
                <w:sz w:val="22"/>
                <w:szCs w:val="22"/>
              </w:rPr>
              <w:t>Female</w:t>
            </w:r>
          </w:p>
        </w:tc>
        <w:tc>
          <w:tcPr>
            <w:tcW w:w="1157" w:type="dxa"/>
            <w:tcBorders>
              <w:top w:val="nil"/>
              <w:left w:val="nil"/>
              <w:bottom w:val="nil"/>
              <w:right w:val="nil"/>
            </w:tcBorders>
            <w:tcPrChange w:id="825" w:author="mkapur" w:date="2019-09-30T13:38:00Z">
              <w:tcPr>
                <w:tcW w:w="1157" w:type="dxa"/>
                <w:tcBorders>
                  <w:top w:val="nil"/>
                  <w:left w:val="nil"/>
                  <w:bottom w:val="nil"/>
                  <w:right w:val="nil"/>
                </w:tcBorders>
              </w:tcPr>
            </w:tcPrChange>
          </w:tcPr>
          <w:p w14:paraId="3657A18F" w14:textId="4CB93EA7"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Change w:id="826" w:author="mkapur" w:date="2019-09-30T13:38:00Z">
              <w:tcPr>
                <w:tcW w:w="1096" w:type="dxa"/>
                <w:tcBorders>
                  <w:top w:val="nil"/>
                  <w:left w:val="nil"/>
                  <w:bottom w:val="nil"/>
                  <w:right w:val="single" w:sz="4" w:space="0" w:color="auto"/>
                </w:tcBorders>
              </w:tcPr>
            </w:tcPrChange>
          </w:tcPr>
          <w:p w14:paraId="33C3066D" w14:textId="2707F3CE" w:rsidR="003B5CE2" w:rsidRPr="004D3306" w:rsidRDefault="003B5CE2" w:rsidP="003B5CE2">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bottom"/>
            <w:tcPrChange w:id="827" w:author="mkapur" w:date="2019-09-30T13:38:00Z">
              <w:tcPr>
                <w:tcW w:w="1811" w:type="dxa"/>
                <w:tcBorders>
                  <w:top w:val="nil"/>
                  <w:left w:val="single" w:sz="4" w:space="0" w:color="auto"/>
                  <w:bottom w:val="nil"/>
                  <w:right w:val="nil"/>
                </w:tcBorders>
              </w:tcPr>
            </w:tcPrChange>
          </w:tcPr>
          <w:p w14:paraId="63B25E2F" w14:textId="47942E60" w:rsidR="003B5CE2" w:rsidRPr="003B5CE2" w:rsidRDefault="003B5CE2" w:rsidP="003B5CE2">
            <w:pPr>
              <w:jc w:val="center"/>
              <w:rPr>
                <w:sz w:val="22"/>
                <w:szCs w:val="22"/>
                <w:highlight w:val="yellow"/>
              </w:rPr>
            </w:pPr>
            <w:ins w:id="828" w:author="mkapur" w:date="2019-09-30T13:38:00Z">
              <w:r w:rsidRPr="003B5CE2">
                <w:rPr>
                  <w:color w:val="000000"/>
                  <w:sz w:val="22"/>
                  <w:szCs w:val="22"/>
                  <w:rPrChange w:id="829" w:author="mkapur" w:date="2019-09-30T13:38:00Z">
                    <w:rPr>
                      <w:rFonts w:ascii="Calibri" w:hAnsi="Calibri" w:cs="Calibri"/>
                      <w:color w:val="000000"/>
                      <w:sz w:val="22"/>
                      <w:szCs w:val="22"/>
                    </w:rPr>
                  </w:rPrChange>
                </w:rPr>
                <w:t>82.78</w:t>
              </w:r>
            </w:ins>
            <w:del w:id="830" w:author="mkapur" w:date="2019-09-30T13:38:00Z">
              <w:r w:rsidRPr="003B5CE2" w:rsidDel="00106045">
                <w:rPr>
                  <w:color w:val="000000"/>
                  <w:sz w:val="22"/>
                  <w:szCs w:val="22"/>
                </w:rPr>
                <w:delText>81.61</w:delText>
              </w:r>
            </w:del>
          </w:p>
        </w:tc>
        <w:tc>
          <w:tcPr>
            <w:tcW w:w="1564" w:type="dxa"/>
            <w:tcBorders>
              <w:top w:val="nil"/>
              <w:left w:val="nil"/>
              <w:bottom w:val="nil"/>
              <w:right w:val="nil"/>
            </w:tcBorders>
            <w:vAlign w:val="bottom"/>
            <w:tcPrChange w:id="831" w:author="mkapur" w:date="2019-09-30T13:38:00Z">
              <w:tcPr>
                <w:tcW w:w="1564" w:type="dxa"/>
                <w:tcBorders>
                  <w:top w:val="nil"/>
                  <w:left w:val="nil"/>
                  <w:bottom w:val="nil"/>
                  <w:right w:val="nil"/>
                </w:tcBorders>
              </w:tcPr>
            </w:tcPrChange>
          </w:tcPr>
          <w:p w14:paraId="01AD16E7" w14:textId="6B685AF5" w:rsidR="003B5CE2" w:rsidRPr="003B5CE2" w:rsidRDefault="003B5CE2" w:rsidP="003B5CE2">
            <w:pPr>
              <w:jc w:val="center"/>
              <w:rPr>
                <w:sz w:val="22"/>
                <w:szCs w:val="22"/>
                <w:highlight w:val="yellow"/>
              </w:rPr>
            </w:pPr>
            <w:ins w:id="832" w:author="mkapur" w:date="2019-09-30T13:38:00Z">
              <w:r w:rsidRPr="003B5CE2">
                <w:rPr>
                  <w:color w:val="000000"/>
                  <w:sz w:val="22"/>
                  <w:szCs w:val="22"/>
                  <w:rPrChange w:id="833" w:author="mkapur" w:date="2019-09-30T13:38:00Z">
                    <w:rPr>
                      <w:rFonts w:ascii="Calibri" w:hAnsi="Calibri" w:cs="Calibri"/>
                      <w:color w:val="000000"/>
                      <w:sz w:val="22"/>
                      <w:szCs w:val="22"/>
                    </w:rPr>
                  </w:rPrChange>
                </w:rPr>
                <w:t>0.14</w:t>
              </w:r>
            </w:ins>
            <w:del w:id="834" w:author="mkapur" w:date="2019-09-30T13:38:00Z">
              <w:r w:rsidRPr="003B5CE2" w:rsidDel="00106045">
                <w:rPr>
                  <w:color w:val="000000"/>
                  <w:sz w:val="22"/>
                  <w:szCs w:val="22"/>
                </w:rPr>
                <w:delText>0.14</w:delText>
              </w:r>
            </w:del>
          </w:p>
        </w:tc>
        <w:tc>
          <w:tcPr>
            <w:tcW w:w="1475" w:type="dxa"/>
            <w:tcBorders>
              <w:top w:val="nil"/>
              <w:left w:val="nil"/>
              <w:bottom w:val="nil"/>
              <w:right w:val="single" w:sz="4" w:space="0" w:color="auto"/>
            </w:tcBorders>
            <w:vAlign w:val="bottom"/>
            <w:tcPrChange w:id="835" w:author="mkapur" w:date="2019-09-30T13:38:00Z">
              <w:tcPr>
                <w:tcW w:w="1475" w:type="dxa"/>
                <w:tcBorders>
                  <w:top w:val="nil"/>
                  <w:left w:val="nil"/>
                  <w:bottom w:val="nil"/>
                  <w:right w:val="single" w:sz="4" w:space="0" w:color="auto"/>
                </w:tcBorders>
              </w:tcPr>
            </w:tcPrChange>
          </w:tcPr>
          <w:p w14:paraId="053D29F5" w14:textId="62DCE5EE" w:rsidR="003B5CE2" w:rsidRPr="003B5CE2" w:rsidRDefault="003B5CE2" w:rsidP="003B5CE2">
            <w:pPr>
              <w:jc w:val="center"/>
              <w:rPr>
                <w:sz w:val="22"/>
                <w:szCs w:val="22"/>
                <w:highlight w:val="yellow"/>
              </w:rPr>
            </w:pPr>
            <w:ins w:id="836" w:author="mkapur" w:date="2019-09-30T13:38:00Z">
              <w:r w:rsidRPr="003B5CE2">
                <w:rPr>
                  <w:color w:val="000000"/>
                  <w:sz w:val="22"/>
                  <w:szCs w:val="22"/>
                  <w:rPrChange w:id="837" w:author="mkapur" w:date="2019-09-30T13:38:00Z">
                    <w:rPr>
                      <w:rFonts w:ascii="Calibri" w:hAnsi="Calibri" w:cs="Calibri"/>
                      <w:color w:val="000000"/>
                      <w:sz w:val="22"/>
                      <w:szCs w:val="22"/>
                    </w:rPr>
                  </w:rPrChange>
                </w:rPr>
                <w:t>-4.92</w:t>
              </w:r>
            </w:ins>
            <w:del w:id="838" w:author="mkapur" w:date="2019-09-30T13:38:00Z">
              <w:r w:rsidRPr="003B5CE2" w:rsidDel="00106045">
                <w:rPr>
                  <w:color w:val="000000"/>
                  <w:sz w:val="22"/>
                  <w:szCs w:val="22"/>
                </w:rPr>
                <w:delText>-4.85</w:delText>
              </w:r>
            </w:del>
          </w:p>
        </w:tc>
        <w:tc>
          <w:tcPr>
            <w:tcW w:w="1997" w:type="dxa"/>
            <w:tcBorders>
              <w:top w:val="nil"/>
              <w:left w:val="single" w:sz="4" w:space="0" w:color="auto"/>
              <w:bottom w:val="nil"/>
              <w:right w:val="nil"/>
            </w:tcBorders>
            <w:vAlign w:val="bottom"/>
            <w:tcPrChange w:id="839" w:author="mkapur" w:date="2019-09-30T13:38:00Z">
              <w:tcPr>
                <w:tcW w:w="1997" w:type="dxa"/>
                <w:tcBorders>
                  <w:top w:val="nil"/>
                  <w:left w:val="single" w:sz="4" w:space="0" w:color="auto"/>
                  <w:bottom w:val="nil"/>
                  <w:right w:val="nil"/>
                </w:tcBorders>
              </w:tcPr>
            </w:tcPrChange>
          </w:tcPr>
          <w:p w14:paraId="2B94E4D1" w14:textId="41691EC5" w:rsidR="003B5CE2" w:rsidRPr="003B5CE2" w:rsidRDefault="003B5CE2" w:rsidP="003B5CE2">
            <w:pPr>
              <w:jc w:val="center"/>
              <w:rPr>
                <w:sz w:val="22"/>
                <w:szCs w:val="22"/>
                <w:highlight w:val="yellow"/>
              </w:rPr>
            </w:pPr>
            <w:ins w:id="840" w:author="mkapur" w:date="2019-09-30T13:38:00Z">
              <w:r w:rsidRPr="003B5CE2">
                <w:rPr>
                  <w:color w:val="000000"/>
                  <w:sz w:val="22"/>
                  <w:szCs w:val="22"/>
                  <w:rPrChange w:id="841" w:author="mkapur" w:date="2019-09-30T13:38:00Z">
                    <w:rPr>
                      <w:rFonts w:ascii="Calibri" w:hAnsi="Calibri" w:cs="Calibri"/>
                      <w:color w:val="000000"/>
                      <w:sz w:val="22"/>
                      <w:szCs w:val="22"/>
                    </w:rPr>
                  </w:rPrChange>
                </w:rPr>
                <w:t>42.07</w:t>
              </w:r>
            </w:ins>
            <w:del w:id="842" w:author="mkapur" w:date="2019-09-30T13:38:00Z">
              <w:r w:rsidRPr="003B5CE2" w:rsidDel="00106045">
                <w:rPr>
                  <w:color w:val="000000"/>
                  <w:sz w:val="22"/>
                  <w:szCs w:val="22"/>
                </w:rPr>
                <w:delText>40.47</w:delText>
              </w:r>
            </w:del>
          </w:p>
        </w:tc>
        <w:tc>
          <w:tcPr>
            <w:tcW w:w="1997" w:type="dxa"/>
            <w:tcBorders>
              <w:top w:val="nil"/>
              <w:left w:val="nil"/>
              <w:bottom w:val="nil"/>
              <w:right w:val="single" w:sz="4" w:space="0" w:color="auto"/>
            </w:tcBorders>
            <w:vAlign w:val="bottom"/>
            <w:tcPrChange w:id="843" w:author="mkapur" w:date="2019-09-30T13:38:00Z">
              <w:tcPr>
                <w:tcW w:w="1997" w:type="dxa"/>
                <w:tcBorders>
                  <w:top w:val="nil"/>
                  <w:left w:val="nil"/>
                  <w:bottom w:val="nil"/>
                  <w:right w:val="single" w:sz="4" w:space="0" w:color="auto"/>
                </w:tcBorders>
              </w:tcPr>
            </w:tcPrChange>
          </w:tcPr>
          <w:p w14:paraId="45E495A1" w14:textId="1D494CF2" w:rsidR="003B5CE2" w:rsidRPr="003B5CE2" w:rsidRDefault="003B5CE2" w:rsidP="003B5CE2">
            <w:pPr>
              <w:jc w:val="center"/>
              <w:rPr>
                <w:sz w:val="22"/>
                <w:szCs w:val="22"/>
                <w:highlight w:val="yellow"/>
              </w:rPr>
            </w:pPr>
            <w:ins w:id="844" w:author="mkapur" w:date="2019-09-30T13:38:00Z">
              <w:r w:rsidRPr="003B5CE2">
                <w:rPr>
                  <w:color w:val="000000"/>
                  <w:sz w:val="22"/>
                  <w:szCs w:val="22"/>
                  <w:rPrChange w:id="845" w:author="mkapur" w:date="2019-09-30T13:38:00Z">
                    <w:rPr>
                      <w:rFonts w:ascii="Calibri" w:hAnsi="Calibri" w:cs="Calibri"/>
                      <w:color w:val="000000"/>
                      <w:sz w:val="22"/>
                      <w:szCs w:val="22"/>
                    </w:rPr>
                  </w:rPrChange>
                </w:rPr>
                <w:t>78.11</w:t>
              </w:r>
            </w:ins>
            <w:del w:id="846" w:author="mkapur" w:date="2019-09-30T13:38:00Z">
              <w:r w:rsidRPr="003B5CE2" w:rsidDel="00106045">
                <w:rPr>
                  <w:color w:val="000000"/>
                  <w:sz w:val="22"/>
                  <w:szCs w:val="22"/>
                </w:rPr>
                <w:delText>81.02</w:delText>
              </w:r>
            </w:del>
          </w:p>
        </w:tc>
      </w:tr>
      <w:tr w:rsidR="003B5CE2" w:rsidRPr="004D3306" w14:paraId="43247CAB" w14:textId="77777777" w:rsidTr="003B5CE2">
        <w:tblPrEx>
          <w:tblW w:w="13545" w:type="dxa"/>
          <w:jc w:val="center"/>
          <w:tblPrExChange w:id="847" w:author="mkapur" w:date="2019-09-30T13:38:00Z">
            <w:tblPrEx>
              <w:tblW w:w="13545" w:type="dxa"/>
              <w:jc w:val="center"/>
            </w:tblPrEx>
          </w:tblPrExChange>
        </w:tblPrEx>
        <w:trPr>
          <w:gridAfter w:val="1"/>
          <w:wAfter w:w="11" w:type="dxa"/>
          <w:trHeight w:val="436"/>
          <w:jc w:val="center"/>
          <w:trPrChange w:id="848" w:author="mkapur" w:date="2019-09-30T13:38:00Z">
            <w:trPr>
              <w:gridAfter w:val="1"/>
              <w:wAfter w:w="11" w:type="dxa"/>
              <w:trHeight w:val="436"/>
              <w:jc w:val="center"/>
            </w:trPr>
          </w:trPrChange>
        </w:trPr>
        <w:tc>
          <w:tcPr>
            <w:tcW w:w="925" w:type="dxa"/>
            <w:tcBorders>
              <w:top w:val="nil"/>
              <w:left w:val="single" w:sz="4" w:space="0" w:color="auto"/>
              <w:bottom w:val="single" w:sz="4" w:space="0" w:color="auto"/>
              <w:right w:val="nil"/>
            </w:tcBorders>
            <w:tcPrChange w:id="849" w:author="mkapur" w:date="2019-09-30T13:38:00Z">
              <w:tcPr>
                <w:tcW w:w="925" w:type="dxa"/>
                <w:tcBorders>
                  <w:top w:val="nil"/>
                  <w:left w:val="single" w:sz="4" w:space="0" w:color="auto"/>
                  <w:bottom w:val="single" w:sz="4" w:space="0" w:color="auto"/>
                  <w:right w:val="nil"/>
                </w:tcBorders>
              </w:tcPr>
            </w:tcPrChange>
          </w:tcPr>
          <w:p w14:paraId="42439582" w14:textId="6ABF3901" w:rsidR="003B5CE2" w:rsidRPr="004D3306" w:rsidRDefault="003B5CE2" w:rsidP="003B5CE2">
            <w:pPr>
              <w:jc w:val="center"/>
              <w:rPr>
                <w:sz w:val="22"/>
                <w:szCs w:val="22"/>
              </w:rPr>
            </w:pPr>
            <w:r w:rsidRPr="004D3306">
              <w:rPr>
                <w:sz w:val="22"/>
                <w:szCs w:val="22"/>
              </w:rPr>
              <w:t>5</w:t>
            </w:r>
          </w:p>
        </w:tc>
        <w:tc>
          <w:tcPr>
            <w:tcW w:w="1512" w:type="dxa"/>
            <w:tcBorders>
              <w:top w:val="nil"/>
              <w:left w:val="nil"/>
              <w:bottom w:val="single" w:sz="4" w:space="0" w:color="auto"/>
              <w:right w:val="nil"/>
            </w:tcBorders>
            <w:tcPrChange w:id="850" w:author="mkapur" w:date="2019-09-30T13:38:00Z">
              <w:tcPr>
                <w:tcW w:w="1512" w:type="dxa"/>
                <w:tcBorders>
                  <w:top w:val="nil"/>
                  <w:left w:val="nil"/>
                  <w:bottom w:val="single" w:sz="4" w:space="0" w:color="auto"/>
                  <w:right w:val="nil"/>
                </w:tcBorders>
              </w:tcPr>
            </w:tcPrChange>
          </w:tcPr>
          <w:p w14:paraId="35CB667B" w14:textId="44FACFF4" w:rsidR="003B5CE2" w:rsidRPr="004D3306" w:rsidRDefault="003B5CE2" w:rsidP="003B5CE2">
            <w:pPr>
              <w:jc w:val="center"/>
              <w:rPr>
                <w:sz w:val="22"/>
                <w:szCs w:val="22"/>
              </w:rPr>
            </w:pPr>
            <w:r w:rsidRPr="004D3306">
              <w:rPr>
                <w:sz w:val="22"/>
                <w:szCs w:val="22"/>
              </w:rPr>
              <w:t>Male</w:t>
            </w:r>
          </w:p>
        </w:tc>
        <w:tc>
          <w:tcPr>
            <w:tcW w:w="1157" w:type="dxa"/>
            <w:tcBorders>
              <w:top w:val="nil"/>
              <w:left w:val="nil"/>
              <w:bottom w:val="single" w:sz="4" w:space="0" w:color="auto"/>
              <w:right w:val="nil"/>
            </w:tcBorders>
            <w:tcPrChange w:id="851" w:author="mkapur" w:date="2019-09-30T13:38:00Z">
              <w:tcPr>
                <w:tcW w:w="1157" w:type="dxa"/>
                <w:tcBorders>
                  <w:top w:val="nil"/>
                  <w:left w:val="nil"/>
                  <w:bottom w:val="single" w:sz="4" w:space="0" w:color="auto"/>
                  <w:right w:val="nil"/>
                </w:tcBorders>
              </w:tcPr>
            </w:tcPrChange>
          </w:tcPr>
          <w:p w14:paraId="0A31FB48" w14:textId="65088F64" w:rsidR="003B5CE2" w:rsidRPr="004D3306" w:rsidRDefault="003B5CE2" w:rsidP="003B5CE2">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Change w:id="852" w:author="mkapur" w:date="2019-09-30T13:38:00Z">
              <w:tcPr>
                <w:tcW w:w="1096" w:type="dxa"/>
                <w:tcBorders>
                  <w:top w:val="nil"/>
                  <w:left w:val="nil"/>
                  <w:bottom w:val="single" w:sz="4" w:space="0" w:color="auto"/>
                  <w:right w:val="single" w:sz="4" w:space="0" w:color="auto"/>
                </w:tcBorders>
              </w:tcPr>
            </w:tcPrChange>
          </w:tcPr>
          <w:p w14:paraId="1B37C3F7" w14:textId="77210092" w:rsidR="003B5CE2" w:rsidRPr="004D3306" w:rsidRDefault="003B5CE2" w:rsidP="003B5CE2">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bottom"/>
            <w:tcPrChange w:id="853" w:author="mkapur" w:date="2019-09-30T13:38:00Z">
              <w:tcPr>
                <w:tcW w:w="1811" w:type="dxa"/>
                <w:tcBorders>
                  <w:top w:val="nil"/>
                  <w:left w:val="single" w:sz="4" w:space="0" w:color="auto"/>
                  <w:bottom w:val="single" w:sz="4" w:space="0" w:color="auto"/>
                  <w:right w:val="nil"/>
                </w:tcBorders>
              </w:tcPr>
            </w:tcPrChange>
          </w:tcPr>
          <w:p w14:paraId="67E18CD3" w14:textId="12B0988D" w:rsidR="003B5CE2" w:rsidRPr="003B5CE2" w:rsidRDefault="003B5CE2" w:rsidP="003B5CE2">
            <w:pPr>
              <w:jc w:val="center"/>
              <w:rPr>
                <w:sz w:val="22"/>
                <w:szCs w:val="22"/>
                <w:highlight w:val="yellow"/>
              </w:rPr>
            </w:pPr>
            <w:ins w:id="854" w:author="mkapur" w:date="2019-09-30T13:38:00Z">
              <w:r w:rsidRPr="003B5CE2">
                <w:rPr>
                  <w:color w:val="000000"/>
                  <w:sz w:val="22"/>
                  <w:szCs w:val="22"/>
                  <w:rPrChange w:id="855" w:author="mkapur" w:date="2019-09-30T13:38:00Z">
                    <w:rPr>
                      <w:rFonts w:ascii="Calibri" w:hAnsi="Calibri" w:cs="Calibri"/>
                      <w:color w:val="000000"/>
                      <w:sz w:val="22"/>
                      <w:szCs w:val="22"/>
                    </w:rPr>
                  </w:rPrChange>
                </w:rPr>
                <w:t>70.10</w:t>
              </w:r>
            </w:ins>
            <w:del w:id="856" w:author="mkapur" w:date="2019-09-30T13:38:00Z">
              <w:r w:rsidRPr="003B5CE2" w:rsidDel="00106045">
                <w:rPr>
                  <w:color w:val="000000"/>
                  <w:sz w:val="22"/>
                  <w:szCs w:val="22"/>
                </w:rPr>
                <w:delText>68.36</w:delText>
              </w:r>
            </w:del>
          </w:p>
        </w:tc>
        <w:tc>
          <w:tcPr>
            <w:tcW w:w="1564" w:type="dxa"/>
            <w:tcBorders>
              <w:top w:val="nil"/>
              <w:left w:val="nil"/>
              <w:bottom w:val="single" w:sz="4" w:space="0" w:color="auto"/>
              <w:right w:val="nil"/>
            </w:tcBorders>
            <w:vAlign w:val="bottom"/>
            <w:tcPrChange w:id="857" w:author="mkapur" w:date="2019-09-30T13:38:00Z">
              <w:tcPr>
                <w:tcW w:w="1564" w:type="dxa"/>
                <w:tcBorders>
                  <w:top w:val="nil"/>
                  <w:left w:val="nil"/>
                  <w:bottom w:val="single" w:sz="4" w:space="0" w:color="auto"/>
                  <w:right w:val="nil"/>
                </w:tcBorders>
              </w:tcPr>
            </w:tcPrChange>
          </w:tcPr>
          <w:p w14:paraId="1E983FC8" w14:textId="72D42929" w:rsidR="003B5CE2" w:rsidRPr="003B5CE2" w:rsidRDefault="003B5CE2" w:rsidP="003B5CE2">
            <w:pPr>
              <w:jc w:val="center"/>
              <w:rPr>
                <w:sz w:val="22"/>
                <w:szCs w:val="22"/>
                <w:highlight w:val="yellow"/>
              </w:rPr>
            </w:pPr>
            <w:ins w:id="858" w:author="mkapur" w:date="2019-09-30T13:38:00Z">
              <w:r w:rsidRPr="003B5CE2">
                <w:rPr>
                  <w:color w:val="000000"/>
                  <w:sz w:val="22"/>
                  <w:szCs w:val="22"/>
                  <w:rPrChange w:id="859" w:author="mkapur" w:date="2019-09-30T13:38:00Z">
                    <w:rPr>
                      <w:rFonts w:ascii="Calibri" w:hAnsi="Calibri" w:cs="Calibri"/>
                      <w:color w:val="000000"/>
                      <w:sz w:val="22"/>
                      <w:szCs w:val="22"/>
                    </w:rPr>
                  </w:rPrChange>
                </w:rPr>
                <w:t>0.20</w:t>
              </w:r>
            </w:ins>
            <w:del w:id="860" w:author="mkapur" w:date="2019-09-30T13:38:00Z">
              <w:r w:rsidRPr="003B5CE2" w:rsidDel="00106045">
                <w:rPr>
                  <w:color w:val="000000"/>
                  <w:sz w:val="22"/>
                  <w:szCs w:val="22"/>
                </w:rPr>
                <w:delText>0.20</w:delText>
              </w:r>
            </w:del>
          </w:p>
        </w:tc>
        <w:tc>
          <w:tcPr>
            <w:tcW w:w="1475" w:type="dxa"/>
            <w:tcBorders>
              <w:top w:val="nil"/>
              <w:left w:val="nil"/>
              <w:bottom w:val="single" w:sz="4" w:space="0" w:color="auto"/>
              <w:right w:val="single" w:sz="4" w:space="0" w:color="auto"/>
            </w:tcBorders>
            <w:vAlign w:val="bottom"/>
            <w:tcPrChange w:id="861" w:author="mkapur" w:date="2019-09-30T13:38:00Z">
              <w:tcPr>
                <w:tcW w:w="1475" w:type="dxa"/>
                <w:tcBorders>
                  <w:top w:val="nil"/>
                  <w:left w:val="nil"/>
                  <w:bottom w:val="single" w:sz="4" w:space="0" w:color="auto"/>
                  <w:right w:val="single" w:sz="4" w:space="0" w:color="auto"/>
                </w:tcBorders>
              </w:tcPr>
            </w:tcPrChange>
          </w:tcPr>
          <w:p w14:paraId="3E0CA72B" w14:textId="27205814" w:rsidR="003B5CE2" w:rsidRPr="003B5CE2" w:rsidRDefault="003B5CE2" w:rsidP="003B5CE2">
            <w:pPr>
              <w:jc w:val="center"/>
              <w:rPr>
                <w:sz w:val="22"/>
                <w:szCs w:val="22"/>
                <w:highlight w:val="yellow"/>
              </w:rPr>
            </w:pPr>
            <w:ins w:id="862" w:author="mkapur" w:date="2019-09-30T13:38:00Z">
              <w:r w:rsidRPr="003B5CE2">
                <w:rPr>
                  <w:color w:val="000000"/>
                  <w:sz w:val="22"/>
                  <w:szCs w:val="22"/>
                  <w:rPrChange w:id="863" w:author="mkapur" w:date="2019-09-30T13:38:00Z">
                    <w:rPr>
                      <w:rFonts w:ascii="Calibri" w:hAnsi="Calibri" w:cs="Calibri"/>
                      <w:color w:val="000000"/>
                      <w:sz w:val="22"/>
                      <w:szCs w:val="22"/>
                    </w:rPr>
                  </w:rPrChange>
                </w:rPr>
                <w:t>-4.56</w:t>
              </w:r>
            </w:ins>
            <w:del w:id="864" w:author="mkapur" w:date="2019-09-30T13:38:00Z">
              <w:r w:rsidRPr="003B5CE2" w:rsidDel="00106045">
                <w:rPr>
                  <w:color w:val="000000"/>
                  <w:sz w:val="22"/>
                  <w:szCs w:val="22"/>
                </w:rPr>
                <w:delText>-4.51</w:delText>
              </w:r>
            </w:del>
          </w:p>
        </w:tc>
        <w:tc>
          <w:tcPr>
            <w:tcW w:w="1997" w:type="dxa"/>
            <w:tcBorders>
              <w:top w:val="nil"/>
              <w:left w:val="single" w:sz="4" w:space="0" w:color="auto"/>
              <w:bottom w:val="single" w:sz="4" w:space="0" w:color="auto"/>
              <w:right w:val="nil"/>
            </w:tcBorders>
            <w:vAlign w:val="bottom"/>
            <w:tcPrChange w:id="865" w:author="mkapur" w:date="2019-09-30T13:38:00Z">
              <w:tcPr>
                <w:tcW w:w="1997" w:type="dxa"/>
                <w:tcBorders>
                  <w:top w:val="nil"/>
                  <w:left w:val="single" w:sz="4" w:space="0" w:color="auto"/>
                  <w:bottom w:val="single" w:sz="4" w:space="0" w:color="auto"/>
                  <w:right w:val="nil"/>
                </w:tcBorders>
              </w:tcPr>
            </w:tcPrChange>
          </w:tcPr>
          <w:p w14:paraId="75888987" w14:textId="06442596" w:rsidR="003B5CE2" w:rsidRPr="003B5CE2" w:rsidRDefault="003B5CE2" w:rsidP="003B5CE2">
            <w:pPr>
              <w:jc w:val="center"/>
              <w:rPr>
                <w:sz w:val="22"/>
                <w:szCs w:val="22"/>
                <w:highlight w:val="yellow"/>
              </w:rPr>
            </w:pPr>
            <w:ins w:id="866" w:author="mkapur" w:date="2019-09-30T13:38:00Z">
              <w:r w:rsidRPr="003B5CE2">
                <w:rPr>
                  <w:color w:val="000000"/>
                  <w:sz w:val="22"/>
                  <w:szCs w:val="22"/>
                  <w:rPrChange w:id="867" w:author="mkapur" w:date="2019-09-30T13:38:00Z">
                    <w:rPr>
                      <w:rFonts w:ascii="Calibri" w:hAnsi="Calibri" w:cs="Calibri"/>
                      <w:color w:val="000000"/>
                      <w:sz w:val="22"/>
                      <w:szCs w:val="22"/>
                    </w:rPr>
                  </w:rPrChange>
                </w:rPr>
                <w:t>41.78</w:t>
              </w:r>
            </w:ins>
            <w:del w:id="868" w:author="mkapur" w:date="2019-09-30T13:38:00Z">
              <w:r w:rsidRPr="003B5CE2" w:rsidDel="00106045">
                <w:rPr>
                  <w:color w:val="000000"/>
                  <w:sz w:val="22"/>
                  <w:szCs w:val="22"/>
                </w:rPr>
                <w:delText>40.18</w:delText>
              </w:r>
            </w:del>
          </w:p>
        </w:tc>
        <w:tc>
          <w:tcPr>
            <w:tcW w:w="1997" w:type="dxa"/>
            <w:tcBorders>
              <w:top w:val="nil"/>
              <w:left w:val="nil"/>
              <w:bottom w:val="single" w:sz="4" w:space="0" w:color="auto"/>
              <w:right w:val="single" w:sz="4" w:space="0" w:color="auto"/>
            </w:tcBorders>
            <w:vAlign w:val="bottom"/>
            <w:tcPrChange w:id="869" w:author="mkapur" w:date="2019-09-30T13:38:00Z">
              <w:tcPr>
                <w:tcW w:w="1997" w:type="dxa"/>
                <w:tcBorders>
                  <w:top w:val="nil"/>
                  <w:left w:val="nil"/>
                  <w:bottom w:val="single" w:sz="4" w:space="0" w:color="auto"/>
                  <w:right w:val="single" w:sz="4" w:space="0" w:color="auto"/>
                </w:tcBorders>
              </w:tcPr>
            </w:tcPrChange>
          </w:tcPr>
          <w:p w14:paraId="31F29AAC" w14:textId="05EF3C78" w:rsidR="003B5CE2" w:rsidRPr="003B5CE2" w:rsidRDefault="003B5CE2" w:rsidP="003B5CE2">
            <w:pPr>
              <w:jc w:val="center"/>
              <w:rPr>
                <w:sz w:val="22"/>
                <w:szCs w:val="22"/>
                <w:highlight w:val="yellow"/>
              </w:rPr>
            </w:pPr>
            <w:ins w:id="870" w:author="mkapur" w:date="2019-09-30T13:38:00Z">
              <w:r w:rsidRPr="003B5CE2">
                <w:rPr>
                  <w:color w:val="000000"/>
                  <w:sz w:val="22"/>
                  <w:szCs w:val="22"/>
                  <w:rPrChange w:id="871" w:author="mkapur" w:date="2019-09-30T13:38:00Z">
                    <w:rPr>
                      <w:rFonts w:ascii="Calibri" w:hAnsi="Calibri" w:cs="Calibri"/>
                      <w:color w:val="000000"/>
                      <w:sz w:val="22"/>
                      <w:szCs w:val="22"/>
                    </w:rPr>
                  </w:rPrChange>
                </w:rPr>
                <w:t>68.66</w:t>
              </w:r>
            </w:ins>
            <w:del w:id="872" w:author="mkapur" w:date="2019-09-30T13:38:00Z">
              <w:r w:rsidRPr="003B5CE2" w:rsidDel="00106045">
                <w:rPr>
                  <w:color w:val="000000"/>
                  <w:sz w:val="22"/>
                  <w:szCs w:val="22"/>
                </w:rPr>
                <w:delText>68.29</w:delText>
              </w:r>
            </w:del>
          </w:p>
        </w:tc>
      </w:tr>
    </w:tbl>
    <w:p w14:paraId="2E1A03F4" w14:textId="5696C264" w:rsidR="00911AD9" w:rsidRDefault="00E20C70" w:rsidP="001B618E">
      <w:pPr>
        <w:pStyle w:val="Caption"/>
        <w:spacing w:before="240" w:after="0"/>
      </w:pPr>
      <w:bookmarkStart w:id="87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873"/>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1CE65BA5" w14:textId="1103BE37" w:rsidR="00EE423C" w:rsidRPr="00EE423C" w:rsidRDefault="00BB02E4" w:rsidP="00EE423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EE423C" w:rsidRPr="00EE423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4C5679B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Austin, M.P., 2002. Spatial prediction of species distribution: An interface between ecological theory and statistical modelling. Ecol. Modell. https://doi.org/10.1016/S0304-3800(02)00205-3</w:t>
      </w:r>
    </w:p>
    <w:p w14:paraId="2C886B3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aumann, H., Conover, D.O., 2011. Adaptation to climate change: Contrasting patterns of thermal-reaction-norm evolution in Pacific versus Atlantic silversides. Proc. R. Soc. B Biol. Sci. https://doi.org/10.1098/rspb.2010.2479</w:t>
      </w:r>
    </w:p>
    <w:p w14:paraId="088557D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E86FA6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nover, D.O., Present, T.M.C., Conover, D., Present, T.M.C., 1990. Countergradient Variation in Growth Rate : Compensation for Length of the Growing Season among Atlantic Silversides from Different Latitudes 83, 316–324.</w:t>
      </w:r>
    </w:p>
    <w:p w14:paraId="1B40A5C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pe, J.M., Punt, A.E., 2007. Erratum: Admitting ageing error when fitting growth curves: an example using the von Bertalanffy growth function with random effects. Can. J. Fish. Aquat. Sci. https://doi.org/10.1139/f07-095</w:t>
      </w:r>
    </w:p>
    <w:p w14:paraId="1A244F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ummins, P.F., Freeland, H.J., 2007. Variability of the North Pacific Current and its bifurcation. Prog. Oceanogr. 75, 253–265. https://doi.org/10.1016/j.pocean.2007.08.006</w:t>
      </w:r>
    </w:p>
    <w:p w14:paraId="7E0AF900"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Department of Fisheries and Oceans, 2016. A Revised Operating Model for Sablefish (Anoplopoma Fimbria) in British Columbia, Canada. Dep. Fish. Ocean. Canada, 3190 Hammond Bay Road Nanaimo, BC V9T 6N7. https://doi.org/http://www.dfo-mpo.gc.ca/csas-sccs/</w:t>
      </w:r>
    </w:p>
    <w:p w14:paraId="05FF7F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Echave, K.B., Hanselman, D.H., Adkison, M.D., Sigler, M.F., 2012. Interdecadal Change in Growth of Sablefish (</w:t>
      </w:r>
      <w:r w:rsidRPr="00EE423C">
        <w:rPr>
          <w:i/>
          <w:iCs/>
          <w:noProof/>
        </w:rPr>
        <w:t>Anoplopoma fimbria</w:t>
      </w:r>
      <w:r w:rsidRPr="00EE423C">
        <w:rPr>
          <w:noProof/>
        </w:rPr>
        <w:t>) in the Northeast Pacific Ocean. Fish. Bull. 110, 361–374.</w:t>
      </w:r>
    </w:p>
    <w:p w14:paraId="35D84B4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ertseva, V., Matson, S.E., Cope, J., 2017. Spatial growth variability in marine fish: Example from Northeast Pacific groundfish. ICES J. Mar. Sci. 74, 1602–1613. https://doi.org/10.1093/icesjms/fsx016</w:t>
      </w:r>
    </w:p>
    <w:p w14:paraId="45CC930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uthery, F.S., Burnham, K.P., Anderson, D.R., 2003. Model Selection and Multimodel Inference: A Practical Information-Theoretic Approach. J. Wildl. Manage. https://doi.org/10.2307/3802723</w:t>
      </w:r>
    </w:p>
    <w:p w14:paraId="54320C4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Heifetz, J., Echave, K.B., Dressel, S.C., Jech, J.M., 2015. Move it or lose it: movement and mortality of sablefish tagged in Alaska. Can. J. Fish. Aquat. Sci. 72, 238–251. https://doi.org/10.1139/cjfas-2014-0251</w:t>
      </w:r>
    </w:p>
    <w:p w14:paraId="1F0EB0C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Lunsford, C.R., Rodgveller, C.J., 2017. Assessment of the sablefish stock in Alaska in 2017. Natl. Mar. Fish. Serv. Auke Bay Mar. Stn. 11305 Glacier Highw. Juneau, AK 99801 576–717.</w:t>
      </w:r>
    </w:p>
    <w:p w14:paraId="119F9A3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ilborn, R., Minte-Vera, C. V., 2008. Fisheries-induced changes in growth rates in marine fisheries: Are they significant?, in: Bulletin of Marine Science.</w:t>
      </w:r>
    </w:p>
    <w:p w14:paraId="32EC932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Jasonowicz, A.J., Goetz, F.W., Goetz, G.W., Nichols, K.M., 2017. Love the one you’re with: genomic evidence of panmixia in the sablefish ( </w:t>
      </w:r>
      <w:r w:rsidRPr="00EE423C">
        <w:rPr>
          <w:i/>
          <w:iCs/>
          <w:noProof/>
        </w:rPr>
        <w:t>Anoplopoma fimbria</w:t>
      </w:r>
      <w:r w:rsidRPr="00EE423C">
        <w:rPr>
          <w:noProof/>
        </w:rPr>
        <w:t xml:space="preserve"> ). Can. J. Fish. Aquat. </w:t>
      </w:r>
      <w:r w:rsidRPr="00EE423C">
        <w:rPr>
          <w:noProof/>
        </w:rPr>
        <w:lastRenderedPageBreak/>
        <w:t>Sci. 74, 377–387. https://doi.org/10.1139/cjfas-2016-0012</w:t>
      </w:r>
    </w:p>
    <w:p w14:paraId="38D681E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Johnson, K.F., Rudd, M.B., Pons, M., Akselrud, C.A., Lee, Q., Haltuch, M.A., Hamel, O.S., 2015. Status of the U.S. sablefish resource in 2015. 3National Marine Fisheries Service Northwest Fisheries Science Center 2725 Montlake Blvd. E. Seattle WA, 98122.</w:t>
      </w:r>
    </w:p>
    <w:p w14:paraId="18427E5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m, H.J., Miller, A.J., McGowan, J., Carter, M.L., 2009. Coastal phytoplankton blooms in the Southern California Bight. Prog. Oceanogr. 82, 137–147. https://doi.org/10.1016/j.pocean.2009.05.002</w:t>
      </w:r>
    </w:p>
    <w:p w14:paraId="49F5C05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ng, J.R., McFarlane, G.A., Beamish, R.J., 2001. Incorporating the dynamics of marine systems into the stock assessment and management of sablefish. Prog. Oceanogr. 49, 619–639. https://doi.org/10.1016/S0079-6611(01)00044-1</w:t>
      </w:r>
    </w:p>
    <w:p w14:paraId="73E1E4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ristensen, K., Nielsen, A., Berg, C., Skaug, H., Bell, B., 2016. TMB: Automatic Differentiation and Laplace Approximation. ournal Stat. Softw. 70, 1–21. https://doi.org/10.18637/jss.v070.i05</w:t>
      </w:r>
    </w:p>
    <w:p w14:paraId="3C0853E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Levins, R., 1968. Evolution in Changing Environments., Population Studies. Princeton University Press. https://doi.org/10.2307/2173276</w:t>
      </w:r>
    </w:p>
    <w:p w14:paraId="268878F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ckas, D.L., Thomson, R.E., Galbraith, M., 2011. Changes in the zooplankton community of the British Columbia continental margin, 1985-1999, and their covariation with oceanographic conditions. Can. J. Fish. Aquat. Sci. 58, 685–702. https://doi.org/10.1139/f01-009</w:t>
      </w:r>
    </w:p>
    <w:p w14:paraId="5C94D18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son, J.C., Beamish, R.J., McFarlane, G.A., 1983. Sexual Maturity, Fecundity, Spawning, and Early Life History of Sablefish ( Anoplopoma fimbria ) off the Pacific Coast of Canada. Can. J. Fish. Aquat. Sci. https://doi.org/10.1139/f83-247</w:t>
      </w:r>
    </w:p>
    <w:p w14:paraId="5437EEC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Devitt, M., 1990. Growth Analysis of Sablefish From Mark-Recapture Data From the Northeast Pacific. University of Washington.</w:t>
      </w:r>
    </w:p>
    <w:p w14:paraId="00D133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Garvey, R., Fowler, A.J., 2002. Seasonal growth of King George whiting (Sillaginodes punctata) estimated from length-at-age samples of the legal-size harvest. Fish. Bull. 100, 545–558.</w:t>
      </w:r>
    </w:p>
    <w:p w14:paraId="74BECB9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Northwest Fisheries Science Center, 2019. West Coast Groundfish Bottom Trawl Survey Data - Annual West Coast time series groundfish trawl data collection survey from 2010-06-15 to 2010-08-15. [WWW Document].</w:t>
      </w:r>
    </w:p>
    <w:p w14:paraId="5695762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acific Fisheries Management Council (PFMC), 2013. Pacific Coast Fishery Ecosystem Plan for the U.S. Portion of the California Current Large Marine Ecosystem. Pacific Fish. Manag. Counc. 7700 NE Ambassad. Place, Suite 101, Portland, Oregon,97220.</w:t>
      </w:r>
    </w:p>
    <w:p w14:paraId="3EE2F6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örtner, H.O., Knust, R., 2007. Climate change affects marine fishes through the oxygen limitation of thermal tolerance. Science (80-. ). https://doi.org/10.1126/science.1135471</w:t>
      </w:r>
    </w:p>
    <w:p w14:paraId="2417BD7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icker, W., 1969. Effects of size-selective mortality and sampling bias on estimates of growth, mortality, production and yield. J. Fish. Res. Board Canada. https://doi.org/10.1139/f69-051</w:t>
      </w:r>
    </w:p>
    <w:p w14:paraId="3DCCF2D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 Overland, J.E., 2005. Application of a sequential regime shift detection method to the Bering Sea ecosystem. ICES J. Mar. Sci. 62, 328–332. https://doi.org/10.1016/j.icesjms.2005.01.013</w:t>
      </w:r>
    </w:p>
    <w:p w14:paraId="7A8E310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N., 2004. A sequential algorithm for testing climate regime shifts. Geophys. Res. Lett. 31, 2–5. https://doi.org/10.1029/2004GL019448</w:t>
      </w:r>
    </w:p>
    <w:p w14:paraId="3BFB8F1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utecki, L., Rodgveller, C.J., Lunsford, C.R., 2016. National Marine Fisheries Service Longline Survey Data Report and Survey History , 1990-2014. 17109 Lena Point Loop Road Juneau, AK 99801. https://doi.org/10.7289/V5/TM-AFSC-324</w:t>
      </w:r>
    </w:p>
    <w:p w14:paraId="3CAE46F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Schnute, J., 2008. A Versatile Growth Model with Statistically Stable Parameters. Can. J. Fish. </w:t>
      </w:r>
      <w:r w:rsidRPr="00EE423C">
        <w:rPr>
          <w:noProof/>
        </w:rPr>
        <w:lastRenderedPageBreak/>
        <w:t>Aquat. Sci. 38, 1128–1140. https://doi.org/10.1139/f81-153</w:t>
      </w:r>
    </w:p>
    <w:p w14:paraId="04E46B9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hotwell, S.K., Hanselman, D.H., Belkin, I.M., 2014. Toward biophysical synergy: Investigating advection along the Polar Front to identify factors influencing Alaska sablefish recruitment. Deep. Res. Part II 107, 40–53. https://doi.org/10.1016/j.dsr2.2012.08.024</w:t>
      </w:r>
    </w:p>
    <w:p w14:paraId="4A01144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ddon, E., Zador, S., 2018. Ecosystem Status Report 2018: Eastern Bering Sea. North Pacific Fish. Manag. Counc. 605 W. 4th Ave. Suite 306 Anchorage, AK 99301.</w:t>
      </w:r>
    </w:p>
    <w:p w14:paraId="2673515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mpson, G.L., 2018. Modelling palaeoecological time series using generalized additive models. bioRxiv. https://doi.org/10.1101/322248</w:t>
      </w:r>
    </w:p>
    <w:p w14:paraId="3103576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omers, K.A., Pfeiffer, L., Miller, S., Morrison, W., 2018. Using Incentives to Reduce Bycatch and Discarding: Results Under the West Coast Catch Share Program. Coast. Manag. 46, 621–637. https://doi.org/10.1080/08920753.2018.1522492</w:t>
      </w:r>
    </w:p>
    <w:p w14:paraId="683C24F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tawitz, C.C., Essington, T.E., Branch, T.A., Haltuch, M.A., Hollowed, A.B., Spencer, P.D., 2015. A state-space approach for detecting growth variation and application to North Pacific groundfish. Can. J. Fish. Aquat. Sci. 72, 1316–1328. https://doi.org/10.1139/cjfas-2014-0558</w:t>
      </w:r>
    </w:p>
    <w:p w14:paraId="6662F3D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aylor, B.M., Brandl, S.J., Kapur, M., Robbins, W.D., Johnson, G., Huveneers, C., Renaud, P., Choat, J.H., 2018. Bottom-up processes mediated by social systems drive demographic traits of coral-reef fishes. Ecology 99, 642–651. https://doi.org/10.1002/ecy.2127</w:t>
      </w:r>
    </w:p>
    <w:p w14:paraId="7D307BD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eam, R.D.C., R Development Core Team, R., 2016. R: A Language and Environment for Statistical Computing. R Found. Stat. Comput. https://doi.org/10.1007/978-3-540-74686-7</w:t>
      </w:r>
    </w:p>
    <w:p w14:paraId="480B6B3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horson, J.T., 2019. Guidance for decisions using the Vector Autoregressive Spatio-Temporal (VAST) package in stock, ecosystem, habitat and climate assessments. Fish. Res. 210, 143–161. https://doi.org/10.1016/j.fishres.2018.10.013</w:t>
      </w:r>
    </w:p>
    <w:p w14:paraId="791D699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von Bertalanffy, L., 1957. Quantitative Laws in Metabolism and Growth. Q. Rev. Biol. https://doi.org/10.1086/401873</w:t>
      </w:r>
    </w:p>
    <w:p w14:paraId="786961D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7DDB126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ckham, H., Francois, R., Henry, L., Muller, K., 2019. dplyr: A Grammar of Data Manipulation.</w:t>
      </w:r>
    </w:p>
    <w:p w14:paraId="585DD42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lliams, A.J., Farley, J.H., Hoyle, S.D., Davies, C.R., Nicol, S.J., 2012. Spatial and sex-specific variation in growth of albacore tuna (Thunnus alalunga) across the South Pacific Ocean. PLoS One 7. https://doi.org/10.1371/journal.pone.0039318</w:t>
      </w:r>
    </w:p>
    <w:p w14:paraId="22A0DB2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11. Fast stable restricted maximum likelihood and marginal likelihood estimation of semiparametric generalized linear models. J. R. Stat. Soc. Ser. B Stat. Methodol. https://doi.org/10.1111/j.1467-9868.2010.00749.x</w:t>
      </w:r>
    </w:p>
    <w:p w14:paraId="1004FC4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03. Thin plate regression splines. J. R. Stat. Soc. Ser. B Stat. Methodol. https://doi.org/10.1111/1467-9868.00374</w:t>
      </w:r>
    </w:p>
    <w:p w14:paraId="2A4E183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6" w:author="mkapur" w:date="2019-09-23T08:07:00Z" w:initials="m">
    <w:p w14:paraId="5C39961A" w14:textId="10D2DBFD" w:rsidR="003B5CE2" w:rsidRDefault="003B5CE2">
      <w:pPr>
        <w:pStyle w:val="CommentText"/>
      </w:pPr>
      <w:r>
        <w:rPr>
          <w:rStyle w:val="CommentReference"/>
        </w:rPr>
        <w:annotationRef/>
      </w:r>
      <w:r w:rsidRPr="00D342F2">
        <w:rPr>
          <w:color w:val="222222"/>
          <w:sz w:val="24"/>
          <w:szCs w:val="24"/>
          <w:shd w:val="clear" w:color="auto" w:fill="FFFFFF"/>
        </w:rPr>
        <w:t>some of this is rather tedious. It appears that section 3.1 is making two points: 1) the success of the method using 'exact match' and 2) the success if you loosen up the match criterion</w:t>
      </w:r>
    </w:p>
  </w:comment>
  <w:comment w:id="439" w:author="mkapur" w:date="2019-09-23T14:23:00Z" w:initials="m">
    <w:p w14:paraId="32BF0151" w14:textId="46218216" w:rsidR="003B5CE2" w:rsidRDefault="003B5CE2">
      <w:pPr>
        <w:pStyle w:val="CommentText"/>
      </w:pPr>
      <w:r>
        <w:rPr>
          <w:rStyle w:val="CommentReference"/>
        </w:rPr>
        <w:annotationRef/>
      </w:r>
      <w:r>
        <w:t>based on aging workshop results these should be comparable.</w:t>
      </w:r>
    </w:p>
  </w:comment>
  <w:comment w:id="454" w:author="mkapur" w:date="2019-09-23T13:37:00Z" w:initials="m">
    <w:p w14:paraId="182B5575" w14:textId="77777777" w:rsidR="003B5CE2" w:rsidRDefault="003B5CE2" w:rsidP="007F73B7">
      <w:pPr>
        <w:pStyle w:val="CommentText"/>
      </w:pPr>
      <w:r>
        <w:rPr>
          <w:rStyle w:val="CommentReference"/>
        </w:rPr>
        <w:annotationRef/>
      </w:r>
      <w:r>
        <w:rPr>
          <w:rStyle w:val="CommentReference"/>
        </w:rPr>
        <w:annotationRef/>
      </w:r>
      <w:r>
        <w:t xml:space="preserve">this is a major issue, suggesting that data sampling gives the result rather than true underlying growth differences. Should be flagged in the abstract. </w:t>
      </w:r>
    </w:p>
    <w:p w14:paraId="654EEBD7" w14:textId="1FBA89E6" w:rsidR="003B5CE2" w:rsidRDefault="003B5CE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39961A" w15:done="0"/>
  <w15:commentEx w15:paraId="32BF0151" w15:done="0"/>
  <w15:commentEx w15:paraId="654EE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39961A" w16cid:durableId="2132FBCF"/>
  <w16cid:commentId w16cid:paraId="32BF0151" w16cid:durableId="213353FE"/>
  <w16cid:commentId w16cid:paraId="654EEBD7" w16cid:durableId="21334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F15C2" w14:textId="77777777" w:rsidR="001311F2" w:rsidRDefault="001311F2" w:rsidP="00F50131">
      <w:pPr>
        <w:spacing w:after="0" w:line="240" w:lineRule="auto"/>
      </w:pPr>
      <w:r>
        <w:separator/>
      </w:r>
    </w:p>
  </w:endnote>
  <w:endnote w:type="continuationSeparator" w:id="0">
    <w:p w14:paraId="1C67397B" w14:textId="77777777" w:rsidR="001311F2" w:rsidRDefault="001311F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3B5CE2" w:rsidRDefault="003B5CE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3B5CE2" w:rsidRDefault="003B5C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3B5CE2" w:rsidRDefault="003B5CE2">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3B5CE2" w:rsidRDefault="003B5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3B5CE2" w:rsidRDefault="003B5CE2">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3B5CE2" w:rsidRDefault="003B5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8F670" w14:textId="77777777" w:rsidR="001311F2" w:rsidRDefault="001311F2" w:rsidP="00F50131">
      <w:pPr>
        <w:spacing w:after="0" w:line="240" w:lineRule="auto"/>
      </w:pPr>
      <w:r>
        <w:separator/>
      </w:r>
    </w:p>
  </w:footnote>
  <w:footnote w:type="continuationSeparator" w:id="0">
    <w:p w14:paraId="44C5F5D7" w14:textId="77777777" w:rsidR="001311F2" w:rsidRDefault="001311F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E0325"/>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651"/>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0F75"/>
    <w:rsid w:val="002B12E4"/>
    <w:rsid w:val="002B12EC"/>
    <w:rsid w:val="002B159B"/>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2A7D"/>
    <w:rsid w:val="006D4E17"/>
    <w:rsid w:val="006D560E"/>
    <w:rsid w:val="006D5924"/>
    <w:rsid w:val="006D6090"/>
    <w:rsid w:val="006D6165"/>
    <w:rsid w:val="006E0EB2"/>
    <w:rsid w:val="006E2C2C"/>
    <w:rsid w:val="006E4709"/>
    <w:rsid w:val="006E7F19"/>
    <w:rsid w:val="006F1452"/>
    <w:rsid w:val="006F249A"/>
    <w:rsid w:val="006F3528"/>
    <w:rsid w:val="00702273"/>
    <w:rsid w:val="00706E76"/>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A0E"/>
    <w:rsid w:val="00D57199"/>
    <w:rsid w:val="00D57C1C"/>
    <w:rsid w:val="00D57DB5"/>
    <w:rsid w:val="00D60AC2"/>
    <w:rsid w:val="00D60AD8"/>
    <w:rsid w:val="00D62509"/>
    <w:rsid w:val="00D63223"/>
    <w:rsid w:val="00D63C6D"/>
    <w:rsid w:val="00D66940"/>
    <w:rsid w:val="00D7177D"/>
    <w:rsid w:val="00D72180"/>
    <w:rsid w:val="00D72B7C"/>
    <w:rsid w:val="00D7352E"/>
    <w:rsid w:val="00D73DFA"/>
    <w:rsid w:val="00D74412"/>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CF34F-CC80-44F0-BA5F-F4E44F82C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32</Pages>
  <Words>39388</Words>
  <Characters>224517</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58</cp:revision>
  <cp:lastPrinted>2019-05-20T17:47:00Z</cp:lastPrinted>
  <dcterms:created xsi:type="dcterms:W3CDTF">2019-07-02T15:14:00Z</dcterms:created>
  <dcterms:modified xsi:type="dcterms:W3CDTF">2019-09-3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